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spacing w:line="360" w:lineRule="auto"/>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spacing w:line="360" w:lineRule="auto"/>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spacing w:line="360" w:lineRule="auto"/>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spacing w:line="360" w:lineRule="auto"/>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spacing w:line="360" w:lineRule="auto"/>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spacing w:line="360" w:lineRule="auto"/>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3D0AEA90"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7" w:author="rob" w:date="2018-08-12T15:20:00Z">
        <w:r w:rsidR="00E34C09">
          <w:t xml:space="preserve"> which are the primary elemental uptake and delivery system</w:t>
        </w:r>
      </w:ins>
      <w:r>
        <w:t>)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1BB615B8"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A01009">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McMullen et al., 2009)"},"properties":{"noteIndex":0},"schema":"https://github.com/citation-style-language/schema/raw/master/csl-citation.json"}</w:instrText>
      </w:r>
      <w:r w:rsidRPr="006804EA">
        <w:fldChar w:fldCharType="separate"/>
      </w:r>
      <w:r w:rsidR="00A01009" w:rsidRPr="00A01009">
        <w:rPr>
          <w:noProof/>
        </w:rPr>
        <w:t xml:space="preserve"> (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w:t>
      </w:r>
      <w:r w:rsidRPr="006804EA">
        <w:lastRenderedPageBreak/>
        <w:t>genetic loci for flowering time</w:t>
      </w:r>
      <w:r w:rsidRPr="006804EA">
        <w:fldChar w:fldCharType="begin" w:fldLock="1"/>
      </w:r>
      <w:r w:rsidR="00A01009">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 (Buckler et al., 2009)","plainTextFormattedCitation":" (Buckler et al., 2009)","previouslyFormattedCitation":"(Buckler et al., 2009)"},"properties":{"noteIndex":0},"schema":"https://github.com/citation-style-language/schema/raw/master/csl-citation.json"}</w:instrText>
      </w:r>
      <w:r w:rsidRPr="006804EA">
        <w:fldChar w:fldCharType="separate"/>
      </w:r>
      <w:r w:rsidR="00A01009" w:rsidRPr="00A01009">
        <w:rPr>
          <w:noProof/>
        </w:rPr>
        <w:t xml:space="preserve"> (Buckler et al., 2009)</w:t>
      </w:r>
      <w:r w:rsidRPr="006804EA">
        <w:fldChar w:fldCharType="end"/>
      </w:r>
      <w:r w:rsidRPr="006804EA">
        <w:t>, 89 loci for plant height</w:t>
      </w:r>
      <w:r w:rsidRPr="006804EA">
        <w:fldChar w:fldCharType="begin" w:fldLock="1"/>
      </w:r>
      <w:r w:rsidR="00A01009">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 (Peiffer et al., 2014)","plainTextFormattedCitation":" (Peiffer et al., 2014)","previouslyFormattedCitation":"(Peiffer et al., 2014)"},"properties":{"noteIndex":0},"schema":"https://github.com/citation-style-language/schema/raw/master/csl-citation.json"}</w:instrText>
      </w:r>
      <w:r w:rsidRPr="006804EA">
        <w:fldChar w:fldCharType="separate"/>
      </w:r>
      <w:r w:rsidR="00A01009" w:rsidRPr="00A01009">
        <w:rPr>
          <w:noProof/>
        </w:rPr>
        <w:t xml:space="preserve"> (Peiffer et al., 2014)</w:t>
      </w:r>
      <w:r w:rsidRPr="006804EA">
        <w:fldChar w:fldCharType="end"/>
      </w:r>
      <w:r w:rsidRPr="006804EA">
        <w:t>, 36 loci for leaf length</w:t>
      </w:r>
      <w:r w:rsidRPr="006804EA">
        <w:fldChar w:fldCharType="begin" w:fldLock="1"/>
      </w:r>
      <w:r w:rsidR="00A01009">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 (Tian et al., 2011)","plainTextFormattedCitation":" (Tian et al., 2011)","previouslyFormattedCitation":"(Tian et al., 2011)"},"properties":{"noteIndex":0},"schema":"https://github.com/citation-style-language/schema/raw/master/csl-citation.json"}</w:instrText>
      </w:r>
      <w:r w:rsidRPr="006804EA">
        <w:fldChar w:fldCharType="separate"/>
      </w:r>
      <w:r w:rsidR="00A01009" w:rsidRPr="00A01009">
        <w:rPr>
          <w:noProof/>
        </w:rPr>
        <w:t xml:space="preserve"> (Tian et al., 2011)</w:t>
      </w:r>
      <w:r w:rsidRPr="006804EA">
        <w:fldChar w:fldCharType="end"/>
      </w:r>
      <w:r w:rsidRPr="006804EA">
        <w:t>, 32 loci for resistance to southern leaf blight</w:t>
      </w:r>
      <w:r w:rsidRPr="006804EA">
        <w:fldChar w:fldCharType="begin" w:fldLock="1"/>
      </w:r>
      <w:r w:rsidR="00A01009">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 (Kump et al., 2011)","plainTextFormattedCitation":" (Kump et al., 2011)","previouslyFormattedCitation":"(Kump et al., 2011)"},"properties":{"noteIndex":0},"schema":"https://github.com/citation-style-language/schema/raw/master/csl-citation.json"}</w:instrText>
      </w:r>
      <w:r w:rsidRPr="006804EA">
        <w:fldChar w:fldCharType="separate"/>
      </w:r>
      <w:r w:rsidR="00A01009" w:rsidRPr="00A01009">
        <w:rPr>
          <w:noProof/>
        </w:rPr>
        <w:t xml:space="preserve"> (Kump et al., 2011)</w:t>
      </w:r>
      <w:r w:rsidRPr="006804EA">
        <w:fldChar w:fldCharType="end"/>
      </w:r>
      <w:r w:rsidRPr="006804EA">
        <w:t>, and 26 loci for kernel protein</w:t>
      </w:r>
      <w:r w:rsidRPr="006804EA">
        <w:fldChar w:fldCharType="begin" w:fldLock="1"/>
      </w:r>
      <w:r w:rsidR="00A01009">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 (Cook et al., 2012)","plainTextFormattedCitation":" (Cook et al., 2012)","previouslyFormattedCitation":"(Cook et al., 2012)"},"properties":{"noteIndex":0},"schema":"https://github.com/citation-style-language/schema/raw/master/csl-citation.json"}</w:instrText>
      </w:r>
      <w:r w:rsidRPr="006804EA">
        <w:fldChar w:fldCharType="separate"/>
      </w:r>
      <w:r w:rsidR="00A01009" w:rsidRPr="00A01009">
        <w:rPr>
          <w:noProof/>
        </w:rPr>
        <w:t xml:space="preserve"> (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350DDE53"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7D3E20">
        <w:fldChar w:fldCharType="separate"/>
      </w:r>
      <w:r w:rsidR="00A01009" w:rsidRPr="00A01009">
        <w:rPr>
          <w:noProof/>
        </w:rPr>
        <w:t xml:space="preserve"> (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A01009">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Gore et al., 2009)"},"properties":{"noteIndex":0},"schema":"https://github.com/citation-style-language/schema/raw/master/csl-citation.json"}</w:instrText>
      </w:r>
      <w:r w:rsidR="00EF75BE">
        <w:fldChar w:fldCharType="separate"/>
      </w:r>
      <w:r w:rsidR="00A01009" w:rsidRPr="00A01009">
        <w:rPr>
          <w:noProof/>
        </w:rPr>
        <w:t xml:space="preserve"> (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A01009">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 (Morrell et al., 2005; Caldwell et al., 2006)","plainTextFormattedCitation":" (Morrell et al., 2005; Caldwell et al., 2006)","previouslyFormattedCitation":"(Morrell et al., 2005; Caldwell et al., 2006)"},"properties":{"noteIndex":0},"schema":"https://github.com/citation-style-language/schema/raw/master/csl-citation.json"}</w:instrText>
      </w:r>
      <w:r w:rsidR="0008296B">
        <w:fldChar w:fldCharType="separate"/>
      </w:r>
      <w:r w:rsidR="00A01009" w:rsidRPr="00A01009">
        <w:rPr>
          <w:noProof/>
        </w:rPr>
        <w:t xml:space="preserve"> (Morrell et al., 2005; Caldwell et al., 2006)</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A01009">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ray, 2007; Wallace et al., 2014)","plainTextFormattedCitation":" (Wray, 2007; Wallace et al., 2014)","previouslyFormattedCitation":"(Wray, 2007; Wallace et al., 2014)"},"properties":{"noteIndex":0},"schema":"https://github.com/citation-style-language/schema/raw/master/csl-citation.json"}</w:instrText>
      </w:r>
      <w:r w:rsidR="00226170">
        <w:fldChar w:fldCharType="separate"/>
      </w:r>
      <w:r w:rsidR="00A01009" w:rsidRPr="00A01009">
        <w:rPr>
          <w:noProof/>
        </w:rPr>
        <w:t xml:space="preserve"> (Wray, 2007; Wallace et al., 2014)</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A0100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Clark et al., 2006; Castelletti et al., 2014; Louwers et al., 2009)"},"properties":{"noteIndex":0},"schema":"https://github.com/citation-style-language/schema/raw/master/csl-citation.json"}</w:instrText>
      </w:r>
      <w:r w:rsidR="00D73850">
        <w:fldChar w:fldCharType="separate"/>
      </w:r>
      <w:r w:rsidR="00A01009" w:rsidRPr="00A01009">
        <w:rPr>
          <w:noProof/>
        </w:rPr>
        <w:t xml:space="preserve"> (Clark et al., 2006; Castelletti et al., 2014; Louwers et al., 2009)</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FB24C60"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A01009">
        <w:instrText>ADDIN CSL_CITATION {"citationItems":[{"id":"ITEM-1","itemData":{"DOI":"10.1093/nar/gkv1007","ISSN":"1362-4962","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date-parts":[["2015"]]},"page":"gkv1007","title":"MaizeGDB update: new tools, data and interface for the maize model organism database.","type":"article-journal"},"uris":["http://www.mendeley.com/documents/?uuid=dfa46754-b0a8-4679-b677-68cd6a0cc105"]}],"mendeley":{"formattedCitation":" (Andorf et al., 2015)","plainTextFormattedCitation":" (Andorf et al., 2015)","previouslyFormattedCitation":"(Andorf et al., 2015)"},"properties":{"noteIndex":0},"schema":"https://github.com/citation-style-language/schema/raw/master/csl-citation.json"}</w:instrText>
      </w:r>
      <w:r w:rsidR="002E2686">
        <w:fldChar w:fldCharType="separate"/>
      </w:r>
      <w:r w:rsidR="00A01009" w:rsidRPr="00A01009">
        <w:rPr>
          <w:noProof/>
        </w:rPr>
        <w:t xml:space="preserve"> (Andorf et al., 20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2DA0A0BA"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 xml:space="preserve">development or within different genetic backgrounds, helps establish how a </w:t>
      </w:r>
      <w:r w:rsidR="00EF75BE" w:rsidRPr="00002A0F">
        <w:lastRenderedPageBreak/>
        <w:t>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A01009">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 (Eisen et al., 1998)","plainTextFormattedCitation":" (Eisen et al., 1998)","previouslyFormattedCitation":"(Eisen et al., 1998)"},"properties":{"noteIndex":0},"schema":"https://github.com/citation-style-language/schema/raw/master/csl-citation.json"}</w:instrText>
      </w:r>
      <w:r w:rsidR="00EC7849">
        <w:fldChar w:fldCharType="separate"/>
      </w:r>
      <w:r w:rsidR="00A01009" w:rsidRPr="00A01009">
        <w:rPr>
          <w:noProof/>
        </w:rPr>
        <w:t xml:space="preserve"> (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w:t>
      </w:r>
      <w:commentRangeStart w:id="8"/>
      <w:r w:rsidRPr="00002A0F">
        <w:t xml:space="preserve">including in several crop </w:t>
      </w:r>
      <w:r>
        <w:t>species</w:t>
      </w:r>
      <w:r w:rsidR="00EF75BE">
        <w:fldChar w:fldCharType="begin" w:fldLock="1"/>
      </w:r>
      <w:r w:rsidR="00A01009">
        <w:instrText>ADDIN CSL_CITATION {"citationItems":[{"id":"ITEM-1","itemData":{"DOI":"10.1371/journal.pone.0099193","ISSN":"19326203","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 2014 Schaefer et al.","author":[{"dropping-particle":"","family":"Schaefer","given":"R.J.","non-dropping-particle":"","parse-names":false,"suffix":""},{"dropping-particle":"","family":"Briskine","given":"R.","non-dropping-particle":"","parse-names":false,"suffix":""},{"dropping-particle":"","family":"Springer","given":"N.M.","non-dropping-particle":"","parse-names":false,"suffix":""},{"dropping-particle":"","family":"Myers","given":"C.L.","non-dropping-particle":"","parse-names":false,"suffix":""}],"container-title":"PLoS ONE","id":"ITEM-1","issue":"6","issued":{"date-parts":[["2014"]]},"title":"Discovering functional modules across diverse maize transcriptomes using COB, the co-expression browser","type":"article-journal","volume":"9"},"uris":["http://www.mendeley.com/documents/?uuid=e6950ff0-42ee-31af-a831-74bd7ed85bac"]},{"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atthew B.","non-dropping-particle":"","parse-names":false,"suffix":""},{"dropping-particle":"","family":"Ross-Ibarra","given":"Jeffrey","non-dropping-particle":"","parse-names":false,"suffix":""},{"dropping-particle":"","family":"Myers","given":"C. L.","non-dropping-particle":"","parse-names":false,"suffix":""},{"dropping-particle":"","family":"Tiffin","given":"P.","non-dropping-particle":"","parse-names":false,"suffix":""},{"dropping-particle":"","family":"Springer","given":"N. M.","non-dropping-particle":"","parse-names":false,"suffix":""}],"container-title":"PNAS","id":"ITEM-7","issue":"29","issued":{"date-parts":[["2012","7","17"]]},"page":"11878-11883","publisher":"National Acad Sciences","title":"Reshaping of the maize transcriptome by domestication","type":"article-journal","volume":"109"},"uris":["http://www.mendeley.com/documents/?uuid=be299f15-6219-4f45-9372-b91b8fa02891"]},{"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 (Schaefer et al., 2014b; Mochida et al., 2011; Obayashi et al., 2014; Sarkar et al., 2014; Zheng and Zhao, 2013; Ozaki et al., 2010; Swanson-Wagner et al., 2012a; Wen et al., 2018)","plainTextFormattedCitation":" (Schaefer et al., 2014b; Mochida et al., 2011; Obayashi et al., 2014; Sarkar et al., 2014; Zheng and Zhao, 2013; Ozaki et al., 2010; Swanson-Wagner et al., 2012a; Wen et al., 2018)","previouslyFormattedCitation":"(Schaefer et al., 2014b; Mochida et al., 2011; Obayashi et al., 2014; Sarkar et al., 2014; Zheng and Zhao, 2013; Ozaki et al., 2010; Swanson-Wagner et al., 2012a; Wen et al., 2018)"},"properties":{"noteIndex":0},"schema":"https://github.com/citation-style-language/schema/raw/master/csl-citation.json"}</w:instrText>
      </w:r>
      <w:r w:rsidR="00EF75BE">
        <w:fldChar w:fldCharType="separate"/>
      </w:r>
      <w:r w:rsidR="00A01009" w:rsidRPr="00A01009">
        <w:rPr>
          <w:noProof/>
        </w:rPr>
        <w:t xml:space="preserve"> (Schaefer et al., 2014b; Mochida et al., 2011; Obayashi et al., 2014; Sarkar et al., 2014; Zheng and Zhao, 2013; Ozaki et al., 2010; Swanson-Wagner et al., 2012a; Wen et al., 2018)</w:t>
      </w:r>
      <w:r w:rsidR="00EF75BE">
        <w:fldChar w:fldCharType="end"/>
      </w:r>
      <w:r w:rsidR="002D56D4">
        <w:t xml:space="preserve">, and has been used to characterize GWAS results in </w:t>
      </w:r>
      <w:r w:rsidR="002D56D4" w:rsidRPr="00776001">
        <w:rPr>
          <w:i/>
        </w:rPr>
        <w:t>Arabidopsis thaliana</w:t>
      </w:r>
      <w:r w:rsidR="002D56D4">
        <w:rPr>
          <w:i/>
        </w:rPr>
        <w:t xml:space="preserve"> </w:t>
      </w:r>
      <w:r w:rsidR="002D56D4">
        <w:rPr>
          <w:i/>
        </w:rPr>
        <w:fldChar w:fldCharType="begin" w:fldLock="1"/>
      </w:r>
      <w:r w:rsidR="00A01009">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 (Chan et al., 2011; Corwin et al., 2016; Lee and Lee, 2018; Angelovici et al., 2017)","plainTextFormattedCitation":" (Chan et al., 2011; Corwin et al., 2016; Lee and Lee, 2018; Angelovici et al., 2017)","previouslyFormattedCitation":"(Chan et al., 2011; Corwin et al., 2016; Lee and Lee, 2018; Angelovici et al., 2017)"},"properties":{"noteIndex":0},"schema":"https://github.com/citation-style-language/schema/raw/master/csl-citation.json"}</w:instrText>
      </w:r>
      <w:r w:rsidR="002D56D4">
        <w:rPr>
          <w:i/>
        </w:rPr>
        <w:fldChar w:fldCharType="separate"/>
      </w:r>
      <w:r w:rsidR="00A01009" w:rsidRPr="00A01009">
        <w:rPr>
          <w:noProof/>
        </w:rPr>
        <w:t xml:space="preserve"> (Chan et al., 2011; Corwin et al., 2016; Lee and Lee, 2018; Angelovici et al., 2017)</w:t>
      </w:r>
      <w:r w:rsidR="002D56D4">
        <w:rPr>
          <w:i/>
        </w:rPr>
        <w:fldChar w:fldCharType="end"/>
      </w:r>
      <w:r w:rsidR="00EF75BE" w:rsidRPr="00002A0F">
        <w:t>.</w:t>
      </w:r>
      <w:commentRangeEnd w:id="8"/>
      <w:r w:rsidR="00416E74">
        <w:rPr>
          <w:rStyle w:val="CommentReference"/>
        </w:rPr>
        <w:commentReference w:id="8"/>
      </w:r>
    </w:p>
    <w:p w14:paraId="075DA05C" w14:textId="6E14D3DB"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A01009">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 (Wolfe et al., 2005; Rotival and Petretto, 2014)","plainTextFormattedCitation":" (Wolfe et al., 2005; Rotival and Petretto, 2014)","previouslyFormattedCitation":"(Wolfe et al., 2005; Rotival and Petretto, 2014)"},"properties":{"noteIndex":0},"schema":"https://github.com/citation-style-language/schema/raw/master/csl-citation.json"}</w:instrText>
      </w:r>
      <w:r w:rsidRPr="0056390E">
        <w:fldChar w:fldCharType="separate"/>
      </w:r>
      <w:r w:rsidR="00A01009" w:rsidRPr="00A01009">
        <w:rPr>
          <w:noProof/>
        </w:rPr>
        <w:t xml:space="preserve"> (Wolfe et al., 2005; Rotival and Petretto, 201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A01009">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 (Ritchie et al., 2015)","plainTextFormattedCitation":" (Ritchie et al., 2015)","previouslyFormattedCitation":"(Ritchie et al., 2015)"},"properties":{"noteIndex":0},"schema":"https://github.com/citation-style-language/schema/raw/master/csl-citation.json"}</w:instrText>
      </w:r>
      <w:r>
        <w:fldChar w:fldCharType="separate"/>
      </w:r>
      <w:r w:rsidR="00A01009" w:rsidRPr="00A01009">
        <w:rPr>
          <w:noProof/>
        </w:rPr>
        <w:t xml:space="preserve"> (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A01009">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 (Li et al., 2008)","plainTextFormattedCitation":" (Li et al., 2008)","previouslyFormattedCitation":"(Li et al., 2008)"},"properties":{"noteIndex":0},"schema":"https://github.com/citation-style-language/schema/raw/master/csl-citation.json"}</w:instrText>
      </w:r>
      <w:r>
        <w:fldChar w:fldCharType="separate"/>
      </w:r>
      <w:r w:rsidR="00A01009" w:rsidRPr="00A01009">
        <w:rPr>
          <w:noProof/>
        </w:rPr>
        <w:t xml:space="preserve">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A01009">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A01009">
        <w:rPr>
          <w:rFonts w:ascii="Times New Roman" w:hAnsi="Times New Roman" w:cs="Times New Roman"/>
        </w:rPr>
        <w:instrText> </w:instrText>
      </w:r>
      <w:r w:rsidR="00A01009">
        <w:rPr>
          <w:rFonts w:cs="Georgia"/>
        </w:rPr>
        <w:instrText>≤</w:instrText>
      </w:r>
      <w:r w:rsidR="00A01009">
        <w:rPr>
          <w:rFonts w:ascii="Times New Roman" w:hAnsi="Times New Roman" w:cs="Times New Roman"/>
        </w:rPr>
        <w:instrText> </w:instrText>
      </w:r>
      <w:r w:rsidR="00A01009">
        <w:instrText>1x10-6 tagged one particular coexpression module (4.0-fold enrichment, P-value 0.0029), and this module also had the greatest enrichment (3.4-fold enrichment, P-value 2.6</w:instrText>
      </w:r>
      <w:r w:rsidR="00A01009">
        <w:rPr>
          <w:rFonts w:ascii="Times New Roman" w:hAnsi="Times New Roman" w:cs="Times New Roman"/>
        </w:rPr>
        <w:instrText> </w:instrText>
      </w:r>
      <w:r w:rsidR="00A01009">
        <w:rPr>
          <w:rFonts w:cs="Georgia"/>
        </w:rPr>
        <w:instrText>×</w:instrText>
      </w:r>
      <w:r w:rsidR="00A01009">
        <w:rPr>
          <w:rFonts w:ascii="Times New Roman" w:hAnsi="Times New Roman" w:cs="Times New Roman"/>
        </w:rPr>
        <w:instrText> </w:instrText>
      </w:r>
      <w:r w:rsidR="00A01009">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A01009">
        <w:rPr>
          <w:rFonts w:ascii="Times New Roman" w:hAnsi="Times New Roman" w:cs="Times New Roman"/>
        </w:rPr>
        <w:instrText> </w:instrText>
      </w:r>
      <w:r w:rsidR="00A01009">
        <w:rPr>
          <w:rFonts w:cs="Georgia"/>
        </w:rPr>
        <w:instrText>×</w:instrText>
      </w:r>
      <w:r w:rsidR="00A01009">
        <w:rPr>
          <w:rFonts w:ascii="Times New Roman" w:hAnsi="Times New Roman" w:cs="Times New Roman"/>
        </w:rPr>
        <w:instrText> </w:instrText>
      </w:r>
      <w:r w:rsidR="00A01009">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 (Calabrese et al., 2017; Bunyavanich et al., 2014; Taşan et al., 2014; Shim et al., 2017; Baillie et al., 2018)","plainTextFormattedCitation":" (Calabrese et al., 2017; Bunyavanich et al., 2014; Taşan et al., 2014; Shim et al., 2017; Baillie et al., 2018)","previouslyFormattedCitation":"(Calabrese et al., 2017; Bunyavanich et al., 2014; Taşan et al., 2014; Shim et al., 2017; Baillie et al., 2018)"},"properties":{"noteIndex":0},"schema":"https://github.com/citation-style-language/schema/raw/master/csl-citation.json"}</w:instrText>
      </w:r>
      <w:r w:rsidR="00F946A7">
        <w:fldChar w:fldCharType="separate"/>
      </w:r>
      <w:r w:rsidR="00A01009" w:rsidRPr="00A01009">
        <w:rPr>
          <w:noProof/>
        </w:rPr>
        <w:t xml:space="preserve"> (Calabrese et al., 2017; Bunyavanich et al., 2014; Taşan et al., 2014; Shim et al., 2017; Baillie et al., 2018)</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074D76FE" w:rsidR="00F946A7" w:rsidRDefault="00F946A7" w:rsidP="001C401A">
      <w:pPr>
        <w:spacing w:line="360" w:lineRule="auto"/>
      </w:pPr>
      <w:r>
        <w:lastRenderedPageBreak/>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A01009">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 (USDA, 2016)","plainTextFormattedCitation":" (USDA, 2016)","previouslyFormattedCitation":"(USDA, 2016)"},"properties":{"noteIndex":0},"schema":"https://github.com/citation-style-language/schema/raw/master/csl-citation.json"}</w:instrText>
      </w:r>
      <w:r>
        <w:fldChar w:fldCharType="separate"/>
      </w:r>
      <w:r w:rsidR="00A01009" w:rsidRPr="00A01009">
        <w:rPr>
          <w:noProof/>
        </w:rPr>
        <w:t xml:space="preserve"> (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A01009">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 (Baxter, 2010)","plainTextFormattedCitation":" (Baxter, 2010)","previouslyFormattedCitation":"(Baxter, 2010)"},"properties":{"noteIndex":0},"schema":"https://github.com/citation-style-language/schema/raw/master/csl-citation.json"}</w:instrText>
      </w:r>
      <w:r>
        <w:fldChar w:fldCharType="separate"/>
      </w:r>
      <w:r w:rsidR="00A01009" w:rsidRPr="00A01009">
        <w:rPr>
          <w:noProof/>
        </w:rPr>
        <w:t xml:space="preserve"> (Baxter, 2010)</w:t>
      </w:r>
      <w:r>
        <w:fldChar w:fldCharType="end"/>
      </w:r>
      <w:r>
        <w:t>, grain nutritional quality</w:t>
      </w:r>
      <w:r>
        <w:fldChar w:fldCharType="begin" w:fldLock="1"/>
      </w:r>
      <w:r w:rsidR="00A01009">
        <w:instrText>ADDIN CSL_CITATION {"citationItems":[{"id":"ITEM-1","itemData":{"author":[{"dropping-particle":"Lou","family":"Guerinot","given":"Mary","non-dropping-particle":"","parse-names":false,"suffix":""},{"dropping-particle":"","family":"Salt","given":"David E","non-dropping-particle":"","parse-names":false,"suffix":""}],"id":"ITEM-1","issued":{"date-parts":[["2017"]]},"title":"Fortified Foods and Phytoremediation . Two Sides of the Same Coin 1","type":"article-journal","volume":"03755"},"uris":["http://www.mendeley.com/documents/?uuid=cf3b889e-18ca-4469-ac6f-1cece0dbce61"]}],"mendeley":{"formattedCitation":" (Guerinot and Salt, 2017)","plainTextFormattedCitation":" (Guerinot and Salt, 2017)","previouslyFormattedCitation":"(Guerinot and Salt, 2017)"},"properties":{"noteIndex":0},"schema":"https://github.com/citation-style-language/schema/raw/master/csl-citation.json"}</w:instrText>
      </w:r>
      <w:r>
        <w:fldChar w:fldCharType="separate"/>
      </w:r>
      <w:r w:rsidR="00A01009" w:rsidRPr="00A01009">
        <w:rPr>
          <w:noProof/>
        </w:rPr>
        <w:t xml:space="preserve"> (Guerinot and Salt, 2017)</w:t>
      </w:r>
      <w:r>
        <w:fldChar w:fldCharType="end"/>
      </w:r>
      <w:r w:rsidR="00AF6436">
        <w:t>,</w:t>
      </w:r>
      <w:r>
        <w:t xml:space="preserve"> and plant physiology</w:t>
      </w:r>
      <w:r>
        <w:fldChar w:fldCharType="begin" w:fldLock="1"/>
      </w:r>
      <w:r w:rsidR="00A01009">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 (Baxter et al., 2008)","plainTextFormattedCitation":" (Baxter et al., 2008)","previouslyFormattedCitation":"(Baxter et al., 2008)"},"properties":{"noteIndex":0},"schema":"https://github.com/citation-style-language/schema/raw/master/csl-citation.json"}</w:instrText>
      </w:r>
      <w:r>
        <w:fldChar w:fldCharType="separate"/>
      </w:r>
      <w:r w:rsidR="00A01009" w:rsidRPr="00A01009">
        <w:rPr>
          <w:noProof/>
        </w:rPr>
        <w:t xml:space="preserve"> (Baxter et al., 2008)</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416E74">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lastRenderedPageBreak/>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1F027524" w:rsidR="00DB272B" w:rsidRDefault="00AF201D" w:rsidP="001C401A">
      <w:pPr>
        <w:spacing w:line="360" w:lineRule="auto"/>
        <w:rPr>
          <w:ins w:id="9" w:author="rob" w:date="2018-08-12T15:20:00Z"/>
        </w:rPr>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10" w:author="rob" w:date="2018-08-12T15:20:00Z">
        <w:r w:rsidR="00C46D31">
          <w:delText xml:space="preserve"> (</w:delText>
        </w:r>
        <w:r w:rsidR="00CE1A7A">
          <w:fldChar w:fldCharType="begin"/>
        </w:r>
        <w:r w:rsidR="00CE1A7A">
          <w:delInstrText xml:space="preserve"> REF _Ref447101528 \h </w:delInstrText>
        </w:r>
        <w:r w:rsidR="00BD7995">
          <w:delInstrText xml:space="preserve"> \* MERGEFORMAT </w:delInstrText>
        </w:r>
        <w:r w:rsidR="00CE1A7A">
          <w:fldChar w:fldCharType="separate"/>
        </w:r>
        <w:r w:rsidR="00D30974" w:rsidRPr="0045686C">
          <w:rPr>
            <w:rFonts w:eastAsiaTheme="minorEastAsia"/>
          </w:rPr>
          <w:delText>Eq.</w:delText>
        </w:r>
        <w:r w:rsidR="00D30974">
          <w:rPr>
            <w:rFonts w:eastAsiaTheme="minorEastAsia"/>
          </w:rPr>
          <w:delText xml:space="preserve"> </w:delText>
        </w:r>
        <w:r w:rsidR="00D30974" w:rsidRPr="0045686C">
          <w:rPr>
            <w:rFonts w:eastAsiaTheme="minorEastAsia"/>
          </w:rPr>
          <w:delText>1</w:delText>
        </w:r>
        <w:r w:rsidR="00CE1A7A">
          <w:fldChar w:fldCharType="end"/>
        </w:r>
        <w:r w:rsidR="00CE1A7A">
          <w:delText xml:space="preserve"> and </w:delText>
        </w:r>
        <w:r w:rsidR="00CE1A7A">
          <w:fldChar w:fldCharType="begin"/>
        </w:r>
        <w:r w:rsidR="00CE1A7A">
          <w:delInstrText xml:space="preserve"> REF _Ref464049667 \h </w:delInstrText>
        </w:r>
        <w:r w:rsidR="00BD7995">
          <w:delInstrText xml:space="preserve"> \* MERGEFORMAT </w:delInstrText>
        </w:r>
        <w:r w:rsidR="00CE1A7A">
          <w:fldChar w:fldCharType="separate"/>
        </w:r>
        <w:r w:rsidR="00D30974">
          <w:delText>Eq. 2</w:delText>
        </w:r>
        <w:r w:rsidR="00CE1A7A">
          <w:fldChar w:fldCharType="end"/>
        </w:r>
        <w:r w:rsidR="00C46D31">
          <w:delText>).</w:delText>
        </w:r>
      </w:del>
      <w:ins w:id="11" w:author="rob" w:date="2018-08-12T15:20:00Z">
        <w:r w:rsidR="00C46D31">
          <w:t>.</w:t>
        </w:r>
      </w:ins>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del w:id="12" w:author="rob" w:date="2018-08-12T15:20:00Z">
        <w:r w:rsidR="00B77B21">
          <w:delText>.</w:delText>
        </w:r>
      </w:del>
      <w:ins w:id="13" w:author="rob" w:date="2018-08-12T15:20:00Z">
        <w:r w:rsidR="00D7652E">
          <w:t xml:space="preserve">,. Specifically, density </w:t>
        </w:r>
        <w:r w:rsidR="003D63BB">
          <w:t>is obtained by computing the</w:t>
        </w:r>
        <w:r w:rsidR="00D7652E">
          <w:t xml:space="preserve"> mean unthresholded interaction score among </w:t>
        </w:r>
        <w:r w:rsidR="003D63BB">
          <w:t xml:space="preserve">all pairs of genes in the </w:t>
        </w:r>
        <w:r w:rsidR="00D7652E">
          <w:t>subnetwork</w:t>
        </w:r>
        <w:r w:rsidR="003D63BB">
          <w:t xml:space="preserve"> and normalizing by the subnetwork size</w:t>
        </w:r>
        <w:r w:rsidR="00D7652E">
          <w:t xml:space="preserve"> (</w:t>
        </w:r>
        <w:r w:rsidR="00D7652E">
          <w:fldChar w:fldCharType="begin"/>
        </w:r>
        <w:r w:rsidR="00D7652E">
          <w:instrText xml:space="preserve"> REF _Ref447101528 \h  \* MERGEFORMAT </w:instrText>
        </w:r>
      </w:ins>
      <w:ins w:id="14" w:author="rob" w:date="2018-08-12T15:20:00Z">
        <w:r w:rsidR="00D7652E">
          <w:fldChar w:fldCharType="separate"/>
        </w:r>
        <w:r w:rsidR="00D7652E" w:rsidRPr="0045686C">
          <w:rPr>
            <w:rFonts w:eastAsiaTheme="minorEastAsia"/>
          </w:rPr>
          <w:t>Eq.</w:t>
        </w:r>
        <w:r w:rsidR="00D7652E">
          <w:rPr>
            <w:rFonts w:eastAsiaTheme="minorEastAsia"/>
          </w:rPr>
          <w:t xml:space="preserve"> </w:t>
        </w:r>
        <w:r w:rsidR="00D7652E" w:rsidRPr="0045686C">
          <w:rPr>
            <w:rFonts w:eastAsiaTheme="minorEastAsia"/>
          </w:rPr>
          <w:t>1</w:t>
        </w:r>
        <w:r w:rsidR="00D7652E">
          <w:fldChar w:fldCharType="end"/>
        </w:r>
        <w:r w:rsidR="00D7652E">
          <w:t>)</w:t>
        </w:r>
        <w:r w:rsidR="00B77B21">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w:t>
      </w:r>
      <w:r w:rsidR="00D7652E">
        <w:t xml:space="preserve"> </w:t>
      </w:r>
      <w:ins w:id="15" w:author="rob" w:date="2018-08-12T15:20:00Z">
        <w:r w:rsidR="00D7652E">
          <w:t>Specifically,</w:t>
        </w:r>
        <w:r w:rsidR="00304ABA">
          <w:t xml:space="preserve"> locality </w:t>
        </w:r>
        <w:r w:rsidR="00123037">
          <w:t>is obtained by first fitting a linear regression between all genes’ local degree (among the subnetwork of interest) and their global degree and measuring the mean of the residual for genes in the subnetwork</w:t>
        </w:r>
        <w:r w:rsidR="00D7652E">
          <w:t xml:space="preserve"> (</w:t>
        </w:r>
        <w:r w:rsidR="00D7652E">
          <w:fldChar w:fldCharType="begin"/>
        </w:r>
        <w:r w:rsidR="00D7652E">
          <w:instrText xml:space="preserve"> REF _Ref464049667 \h  \* MERGEFORMAT </w:instrText>
        </w:r>
      </w:ins>
      <w:ins w:id="16" w:author="rob" w:date="2018-08-12T15:20:00Z">
        <w:r w:rsidR="00D7652E">
          <w:fldChar w:fldCharType="separate"/>
        </w:r>
        <w:r w:rsidR="00D7652E">
          <w:t>Eq. 2</w:t>
        </w:r>
        <w:r w:rsidR="00D7652E">
          <w:fldChar w:fldCharType="end"/>
        </w:r>
        <w:r w:rsidR="00D7652E">
          <w:t>).</w:t>
        </w:r>
        <w:r w:rsidR="00BE09C6">
          <w:t xml:space="preserve"> </w:t>
        </w:r>
      </w:ins>
      <w:r w:rsidR="00BE09C6">
        <w:t>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683985">
        <w:t xml:space="preserve"> </w:t>
      </w:r>
      <w:del w:id="17" w:author="rob" w:date="2018-08-12T15:20:00Z">
        <w:r w:rsidR="000B2E54">
          <w:delText>(</w:delText>
        </w:r>
      </w:del>
      <w:ins w:id="18" w:author="rob" w:date="2018-08-12T15:20:00Z">
        <w:r w:rsidR="00683985">
          <w:t>by factoring out each gene</w:t>
        </w:r>
        <w:r w:rsidR="00123037">
          <w:t>’</w:t>
        </w:r>
        <w:r w:rsidR="00683985">
          <w:t>s contribution to the subnetwork</w:t>
        </w:r>
        <w:r w:rsidR="000B2E54">
          <w:t xml:space="preserve"> (</w:t>
        </w:r>
      </w:ins>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552B8FF0" w:rsidR="00F42CCC" w:rsidRDefault="00C12EC1" w:rsidP="001C401A">
      <w:pPr>
        <w:spacing w:line="360" w:lineRule="auto"/>
      </w:pPr>
      <w:ins w:id="19" w:author="rob" w:date="2018-08-12T15:20:00Z">
        <w:r>
          <w:lastRenderedPageBreak/>
          <w:t>Camoco</w:t>
        </w:r>
        <w:r w:rsidR="007A563C">
          <w:t xml:space="preserve"> allows users to build, validate, and analyze datasets using common filetypes for gene-expression, GWAS and species specific reference data (e.g. OBO, FASTA, GFF).</w:t>
        </w:r>
        <w:r w:rsidR="000B6221">
          <w:t xml:space="preserve"> </w:t>
        </w:r>
        <w:r>
          <w:t>Our tool</w:t>
        </w:r>
        <w:r w:rsidR="004754BE">
          <w:t xml:space="preserve"> formalizes the integration of GWAS data with co-expression networks by offering systematic SNP-to-gene mapping parameters which can be evaluated using simulated GWAS gold standard datasets.</w:t>
        </w:r>
        <w:r w:rsidR="000B6221">
          <w:t xml:space="preserve"> </w:t>
        </w:r>
        <w:r w:rsidR="00ED681B">
          <w:t>Camoco also corrects for artifacts (such as cis- co</w:t>
        </w:r>
        <w:r w:rsidR="00F6427D">
          <w:t>-</w:t>
        </w:r>
        <w:r w:rsidR="00ED681B">
          <w:t>expression bias) that arise from integrating GWAS and co-expression data.</w:t>
        </w:r>
        <w:r w:rsidR="00B30A52">
          <w:t xml:space="preserve"> The framework offers a unified command line interface to the components described above but can also be used through its python API to integrate into other workflows.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BF2EBE">
      <w:pPr>
        <w:pStyle w:val="Heading3"/>
      </w:pPr>
      <w:r w:rsidRPr="00C36685">
        <w:t>Generating co-expression networks from diverse transcriptional data</w:t>
      </w:r>
    </w:p>
    <w:p w14:paraId="268B9343" w14:textId="4F209DBF"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A01009">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id":"ITEM-2","itemData":{"DOI":"10.1073/pnas.1201961109","ISSN":"00278424 10916490","abstract":"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non-dropping-particle":"","parse-names":false,"suffix":""},{"dropping-particle":"","family":"Briskine","given":"R.","non-dropping-particle":"","parse-names":false,"suffix":""},{"dropping-particle":"","family":"Schaefer","given":"R.","non-dropping-particle":"","parse-names":false,"suffix":""},{"dropping-particle":"","family":"Hufford","given":"M.B.","non-dropping-particle":"","parse-names":false,"suffix":""},{"dropping-particle":"","family":"Ross-Ibarra","given":"J.","non-dropping-particle":"","parse-names":false,"suffix":""},{"dropping-particle":"","family":"Myers","given":"C.L.","non-dropping-particle":"","parse-names":false,"suffix":""},{"dropping-particle":"","family":"Tiffin","given":"P.","non-dropping-particle":"","parse-names":false,"suffix":""},{"dropping-particle":"","family":"Springer","given":"N.M.","non-dropping-particle":"","parse-names":false,"suffix":""}],"container-title":"Proceedings of the National Academy of Sciences of the United States of America","id":"ITEM-2","issue":"29","issued":{"date-parts":[["2012"]]},"title":"Reshaping of the maize transcriptome by domestication","type":"article-journal","volume":"109"},"uris":["http://www.mendeley.com/documents/?uuid=6bdbbc5c-c940-322b-9d84-54800d5f415d"]}],"mendeley":{"formattedCitation":" (Schaefer et al., 2014c; Swanson-Wagner et al., 2012b)","plainTextFormattedCitation":" (Schaefer et al., 2014c; Swanson-Wagner et al., 2012b)","previouslyFormattedCitation":"(Schaefer et al., 2014c; Swanson-Wagner et al., 2012b)"},"properties":{"noteIndex":0},"schema":"https://github.com/citation-style-language/schema/raw/master/csl-citation.json"}</w:instrText>
      </w:r>
      <w:r w:rsidR="00456B26">
        <w:fldChar w:fldCharType="separate"/>
      </w:r>
      <w:r w:rsidR="00A01009" w:rsidRPr="00A01009">
        <w:rPr>
          <w:noProof/>
        </w:rPr>
        <w:t xml:space="preserve"> (Schaefer et al., 2014c; Swanson-Wagner et al., 2012b)</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A01009">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 (Schaefer et al., 2016)","plainTextFormattedCitation":" (Schaefer et al., 2016)","previouslyFormattedCitation":"(Schaefer et al., 2016)"},"properties":{"noteIndex":0},"schema":"https://github.com/citation-style-language/schema/raw/master/csl-citation.json"}</w:instrText>
      </w:r>
      <w:r w:rsidR="007F4EAC">
        <w:fldChar w:fldCharType="separate"/>
      </w:r>
      <w:r w:rsidR="00A01009" w:rsidRPr="00A01009">
        <w:rPr>
          <w:noProof/>
        </w:rPr>
        <w:t xml:space="preserve"> (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4BCC834C"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w:t>
      </w:r>
      <w:r w:rsidR="00D34056" w:rsidRPr="00573E18">
        <w:lastRenderedPageBreak/>
        <w:t>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A01009">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Hirsch et al., 2014)"},"properties":{"noteIndex":0},"schema":"https://github.com/citation-style-language/schema/raw/master/csl-citation.json"}</w:instrText>
      </w:r>
      <w:r w:rsidR="00D34056">
        <w:fldChar w:fldCharType="separate"/>
      </w:r>
      <w:r w:rsidR="00A01009" w:rsidRPr="00A01009">
        <w:rPr>
          <w:noProof/>
        </w:rPr>
        <w:t xml:space="preserve"> (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A01009">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Stelpflug et al., 2015)"},"properties":{"noteIndex":0},"schema":"https://github.com/citation-style-language/schema/raw/master/csl-citation.json"}</w:instrText>
      </w:r>
      <w:r w:rsidR="00D31E29">
        <w:fldChar w:fldCharType="separate"/>
      </w:r>
      <w:r w:rsidR="00A01009" w:rsidRPr="00A01009">
        <w:rPr>
          <w:noProof/>
        </w:rPr>
        <w:t xml:space="preserve"> (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BE681A">
        <w:t xml:space="preserve"> </w:t>
      </w:r>
      <w:r w:rsidR="00BE681A">
        <w:fldChar w:fldCharType="begin" w:fldLock="1"/>
      </w:r>
      <w:r w:rsidR="00A01009">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 (Chao et al., 2011; Baxter, 2010; Baxter and Dilkes, 2012)","plainTextFormattedCitation":" (Chao et al., 2011; Baxter, 2010; Baxter and Dilkes, 2012)","previouslyFormattedCitation":"(Chao et al., 2011; Baxter, 2010; Baxter and Dilkes, 2012)"},"properties":{"noteIndex":0},"schema":"https://github.com/citation-style-language/schema/raw/master/csl-citation.json"}</w:instrText>
      </w:r>
      <w:r w:rsidR="00BE681A">
        <w:fldChar w:fldCharType="separate"/>
      </w:r>
      <w:r w:rsidR="00A01009" w:rsidRPr="00A01009">
        <w:rPr>
          <w:noProof/>
        </w:rPr>
        <w:t xml:space="preserve"> (Chao et al., 2011; Baxter, 2010; Baxter and Dilkes, 2012)</w:t>
      </w:r>
      <w:r w:rsidR="00BE681A">
        <w:fldChar w:fldCharType="end"/>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1F420317"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0B6221">
        <w:t xml:space="preserve"> </w:t>
      </w:r>
      <w:r w:rsidR="004C74DC">
        <w:t>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BF2EBE">
      <w:pPr>
        <w:pStyle w:val="Heading3"/>
      </w:pPr>
      <w:r w:rsidRPr="00462918">
        <w:lastRenderedPageBreak/>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030A68A4"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r w:rsidR="00DE4091">
        <w:t xml:space="preserve"> To account for </w:t>
      </w:r>
      <w:del w:id="20" w:author="rob" w:date="2018-08-12T15:20:00Z">
        <w:r>
          <w:delText>possible</w:delText>
        </w:r>
      </w:del>
      <w:ins w:id="21" w:author="rob" w:date="2018-08-12T15:20:00Z">
        <w:r w:rsidR="00DE4091">
          <w:t>the bias of strong co-expression among</w:t>
        </w:r>
      </w:ins>
      <w:r w:rsidR="00DE4091">
        <w:t xml:space="preserve"> </w:t>
      </w:r>
      <w:r w:rsidR="00DE4091">
        <w:rPr>
          <w:i/>
        </w:rPr>
        <w:t>cis</w:t>
      </w:r>
      <w:r w:rsidR="00DE4091">
        <w:t xml:space="preserve"> </w:t>
      </w:r>
      <w:del w:id="22" w:author="rob" w:date="2018-08-12T15:20:00Z">
        <w:r>
          <w:delText>regulation within network metrics described here</w:delText>
        </w:r>
      </w:del>
      <w:ins w:id="23" w:author="rob" w:date="2018-08-12T15:20:00Z">
        <w:r w:rsidR="00DE4091">
          <w:t>genes</w:t>
        </w:r>
      </w:ins>
      <w:r w:rsidR="00DE4091">
        <w:t xml:space="preserve">, only interactions </w:t>
      </w:r>
      <w:del w:id="24" w:author="rob" w:date="2018-08-12T15:20:00Z">
        <w:r>
          <w:delText xml:space="preserve">that span different </w:delText>
        </w:r>
        <w:r w:rsidR="00AD2693">
          <w:delText xml:space="preserve">GWAS </w:delText>
        </w:r>
        <w:r>
          <w:delText>loci</w:delText>
        </w:r>
        <w:r w:rsidR="00133517">
          <w:delText xml:space="preserve"> (</w:delText>
        </w:r>
      </w:del>
      <w:ins w:id="25" w:author="rob" w:date="2018-08-12T15:20:00Z">
        <w:r w:rsidR="00DE4091">
          <w:t xml:space="preserve">among </w:t>
        </w:r>
        <w:r w:rsidR="00BC4D0E">
          <w:t xml:space="preserve">pairs of </w:t>
        </w:r>
        <w:r w:rsidR="00DE4091">
          <w:t>genes</w:t>
        </w:r>
        <w:r w:rsidR="009624DE">
          <w:t xml:space="preserve"> originating from </w:t>
        </w:r>
        <w:r w:rsidR="00BC4D0E">
          <w:t>unlinked</w:t>
        </w:r>
        <w:r w:rsidR="009624DE">
          <w:t xml:space="preserve"> SNPs (i.e. </w:t>
        </w:r>
      </w:ins>
      <w:r w:rsidR="009624DE">
        <w:rPr>
          <w:i/>
        </w:rPr>
        <w:t>trans</w:t>
      </w:r>
      <w:r w:rsidR="009624DE">
        <w:t xml:space="preserve">) were included in density and locality calculations </w:t>
      </w:r>
      <w:del w:id="26" w:author="rob" w:date="2018-08-12T15:20:00Z">
        <w:r w:rsidR="00EF45C1">
          <w:delText>for</w:delText>
        </w:r>
      </w:del>
      <w:ins w:id="27" w:author="rob" w:date="2018-08-12T15:20:00Z">
        <w:r w:rsidR="009624DE">
          <w:t xml:space="preserve">when </w:t>
        </w:r>
        <w:r w:rsidR="00F36233">
          <w:t>evaluating</w:t>
        </w:r>
      </w:ins>
      <w:r w:rsidR="009624DE">
        <w:t xml:space="preserve"> GWAS</w:t>
      </w:r>
      <w:del w:id="28" w:author="rob" w:date="2018-08-12T15:20:00Z">
        <w:r w:rsidR="0074143C">
          <w:delText>-</w:delText>
        </w:r>
        <w:r w:rsidR="00EF45C1">
          <w:delText xml:space="preserve">network overlap </w:delText>
        </w:r>
        <w:r w:rsidR="00724685">
          <w:delText>calculation</w:delText>
        </w:r>
      </w:del>
      <w:ins w:id="29" w:author="rob" w:date="2018-08-12T15:20:00Z">
        <w:r w:rsidR="009624DE">
          <w:t xml:space="preserve"> results</w:t>
        </w:r>
      </w:ins>
      <w:r w:rsidR="008137BA">
        <w:t xml:space="preserve"> (see </w:t>
      </w:r>
      <w:r w:rsidR="008137BA">
        <w:fldChar w:fldCharType="begin"/>
      </w:r>
      <w:r w:rsidR="008137BA">
        <w:instrText xml:space="preserve"> REF _Ref463088833 \h </w:instrText>
      </w:r>
      <w:r w:rsidR="008137BA">
        <w:fldChar w:fldCharType="separate"/>
      </w:r>
      <w:r w:rsidR="008137BA">
        <w:t>Methods</w:t>
      </w:r>
      <w:r w:rsidR="008137BA">
        <w:fldChar w:fldCharType="end"/>
      </w:r>
      <w:r w:rsidR="008137BA">
        <w:t>)</w:t>
      </w:r>
      <w:r>
        <w:t>.</w:t>
      </w:r>
    </w:p>
    <w:p w14:paraId="605FA8FD" w14:textId="77777777" w:rsidR="00F32D68" w:rsidRDefault="00F32D68" w:rsidP="00BF2EBE">
      <w:pPr>
        <w:pStyle w:val="Heading3"/>
      </w:pPr>
      <w:r>
        <w:t>Evaluation of the Camoco framework</w:t>
      </w:r>
    </w:p>
    <w:p w14:paraId="50E2EA3F" w14:textId="60E5FAFC"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 xml:space="preserve">In an </w:t>
      </w:r>
      <w:r w:rsidR="0091247C">
        <w:lastRenderedPageBreak/>
        <w:t>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C81430">
        <w:fldChar w:fldCharType="separate"/>
      </w:r>
      <w:r w:rsidR="00A01009" w:rsidRPr="00A01009">
        <w:rPr>
          <w:noProof/>
        </w:rPr>
        <w:t xml:space="preserve"> (Wallace et al., 2014)</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5BCF40F0" w:rsidR="008F1EA0" w:rsidRDefault="001C046B" w:rsidP="001C401A">
      <w:pPr>
        <w:spacing w:line="360" w:lineRule="auto"/>
      </w:pPr>
      <w:r>
        <w:lastRenderedPageBreak/>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30" w:author="rob" w:date="2018-08-12T15:20:00Z">
        <w:r w:rsidR="00FB591C">
          <w:t>GO terms with significantly</w:t>
        </w:r>
        <w:r w:rsidR="00D73A59">
          <w:t xml:space="preserve"> </w:t>
        </w:r>
      </w:ins>
      <w:r w:rsidR="00D73A59">
        <w:t>co-expressed</w:t>
      </w:r>
      <w:r w:rsidR="00BF2EBE">
        <w:t xml:space="preserve"> </w:t>
      </w:r>
      <w:r w:rsidR="00D73A59">
        <w:t xml:space="preserve"> </w:t>
      </w:r>
      <w:del w:id="31" w:author="rob" w:date="2018-08-12T15:20:00Z">
        <w:r w:rsidR="00D149DC">
          <w:delText>GO terms</w:delText>
        </w:r>
      </w:del>
      <w:ins w:id="32" w:author="rob" w:date="2018-08-12T15:20:00Z">
        <w:r w:rsidR="00D73A59">
          <w:t>genes</w:t>
        </w:r>
      </w:ins>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F2EBE">
      <w:pPr>
        <w:pStyle w:val="Heading3"/>
      </w:pPr>
      <w:r>
        <w:t>Simulated GWAS datasets s</w:t>
      </w:r>
      <w:r w:rsidR="00AA6D61">
        <w:t>how robust co-expression s</w:t>
      </w:r>
      <w:r w:rsidR="00F43151">
        <w:t>ignal to MCR</w:t>
      </w:r>
      <w:r w:rsidR="001A50B4">
        <w:t xml:space="preserve"> and FCR</w:t>
      </w:r>
    </w:p>
    <w:p w14:paraId="1CA74236" w14:textId="5F384C2A" w:rsidR="009838D1" w:rsidRDefault="00727EAC" w:rsidP="001C401A">
      <w:pPr>
        <w:spacing w:line="360" w:lineRule="auto"/>
      </w:pPr>
      <w:r>
        <w:t>Subnetwork density</w:t>
      </w:r>
      <w:r w:rsidR="00EA18F1">
        <w:t xml:space="preserve"> and locality were</w:t>
      </w:r>
      <w:r>
        <w:t xml:space="preserve"> measured for</w:t>
      </w:r>
      <w:r w:rsidR="00D73A59">
        <w:t xml:space="preserve"> </w:t>
      </w:r>
      <w:ins w:id="33" w:author="rob" w:date="2018-08-12T15:20:00Z">
        <w:r w:rsidR="00D73A59">
          <w:t xml:space="preserve">GO terms with </w:t>
        </w:r>
      </w:ins>
      <w:r w:rsidR="00D73A59">
        <w:t xml:space="preserve">significantly co-expressed </w:t>
      </w:r>
      <w:del w:id="34" w:author="rob" w:date="2018-08-12T15:20:00Z">
        <w:r>
          <w:delText>GO terms</w:delText>
        </w:r>
      </w:del>
      <w:ins w:id="35" w:author="rob" w:date="2018-08-12T15:20:00Z">
        <w:r w:rsidR="00D73A59">
          <w:t>genes</w:t>
        </w:r>
      </w:ins>
      <w:r>
        <w:t xml:space="preserve"> </w:t>
      </w:r>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21193E3"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Signal among</w:t>
      </w:r>
      <w:r w:rsidR="00FD12C7">
        <w:t xml:space="preserve"> </w:t>
      </w:r>
      <w:ins w:id="36" w:author="rob" w:date="2018-08-12T15:20:00Z">
        <w:r w:rsidR="00FD12C7">
          <w:t xml:space="preserve">GO terms with </w:t>
        </w:r>
      </w:ins>
      <w:r w:rsidR="00FD12C7">
        <w:t xml:space="preserve">strongly co-expressed </w:t>
      </w:r>
      <w:del w:id="37" w:author="rob" w:date="2018-08-12T15:20:00Z">
        <w:r w:rsidR="00A07B70">
          <w:delText>GO terms</w:delText>
        </w:r>
      </w:del>
      <w:ins w:id="38" w:author="rob" w:date="2018-08-12T15:20:00Z">
        <w:r w:rsidR="00FD12C7">
          <w:t>genes</w:t>
        </w:r>
        <w:r w:rsidR="00A07B70">
          <w:t xml:space="preserve"> </w:t>
        </w:r>
      </w:ins>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w:t>
      </w:r>
      <w:r w:rsidR="006909B0">
        <w:t xml:space="preserve"> </w:t>
      </w:r>
      <w:del w:id="39" w:author="rob" w:date="2018-08-12T15:20:00Z">
        <w:r w:rsidR="00A07B70">
          <w:delText xml:space="preserve">moderately co-expressed </w:delText>
        </w:r>
      </w:del>
      <w:r w:rsidR="006909B0">
        <w:t>GO terms</w:t>
      </w:r>
      <w:ins w:id="40" w:author="rob" w:date="2018-08-12T15:20:00Z">
        <w:r w:rsidR="006909B0">
          <w:t xml:space="preserve"> with a more moderate signal</w:t>
        </w:r>
      </w:ins>
      <w:r w:rsidR="007402A9">
        <w:t>,</w:t>
      </w:r>
      <w:r w:rsidR="00A07B70">
        <w:t xml:space="preserve"> indicating that</w:t>
      </w:r>
      <w:r w:rsidR="000B21DB">
        <w:t xml:space="preserve"> this approach </w:t>
      </w:r>
      <w:r w:rsidR="007402A9">
        <w:t xml:space="preserve">is </w:t>
      </w:r>
      <w:r w:rsidR="000B21DB">
        <w:t>robust for</w:t>
      </w:r>
      <w:r w:rsidR="00A07B70">
        <w:t xml:space="preserve"> GWAS </w:t>
      </w:r>
      <w:r w:rsidR="00A07B70">
        <w:lastRenderedPageBreak/>
        <w:t xml:space="preserve">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094C31A5"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41" w:author="rob" w:date="2018-08-12T15:20:00Z">
        <w:r w:rsidR="000B21DB">
          <w:delText>S</w:delText>
        </w:r>
        <w:r w:rsidR="002A10E6">
          <w:delText xml:space="preserve">ignificantly co-expressed </w:delText>
        </w:r>
      </w:del>
      <w:r w:rsidR="005124C5">
        <w:t xml:space="preserve">GO terms </w:t>
      </w:r>
      <w:del w:id="42" w:author="rob" w:date="2018-08-12T15:20:00Z">
        <w:r w:rsidR="000B21DB">
          <w:delText>of</w:delText>
        </w:r>
      </w:del>
      <w:ins w:id="43" w:author="rob" w:date="2018-08-12T15:20:00Z">
        <w:r w:rsidR="005124C5">
          <w:t>with</w:t>
        </w:r>
      </w:ins>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44" w:author="rob" w:date="2018-08-12T15:20: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23755A70"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del w:id="45" w:author="rob" w:date="2018-08-12T15:20:00Z">
        <w:r w:rsidR="00050886">
          <w:delText>in</w:delText>
        </w:r>
      </w:del>
      <w:ins w:id="46" w:author="rob" w:date="2018-08-12T15:20:00Z">
        <w:r w:rsidR="00EF40FE">
          <w:t>for</w:t>
        </w:r>
      </w:ins>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47" w:author="rob" w:date="2018-08-12T15:20:00Z">
        <w:r w:rsidR="00323738">
          <w:t xml:space="preserve">GO terms with </w:t>
        </w:r>
      </w:ins>
      <w:r w:rsidR="00323738">
        <w:t xml:space="preserve">significantly co-expressed </w:t>
      </w:r>
      <w:del w:id="48" w:author="rob" w:date="2018-08-12T15:20:00Z">
        <w:r w:rsidR="005A4C13">
          <w:delText>GO t</w:delText>
        </w:r>
        <w:r w:rsidR="0067601E">
          <w:delText>erms</w:delText>
        </w:r>
      </w:del>
      <w:ins w:id="49" w:author="rob" w:date="2018-08-12T15:20:00Z">
        <w:r w:rsidR="00323738">
          <w:t>genes</w:t>
        </w:r>
      </w:ins>
      <w:r w:rsidR="00323738">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w:t>
      </w:r>
      <w:ins w:id="50" w:author="rob" w:date="2018-08-12T15:20:00Z">
        <w:r w:rsidR="00505DEF">
          <w:t xml:space="preserve"> </w:t>
        </w:r>
        <w:r w:rsidR="00220703">
          <w:t xml:space="preserve">ranged from </w:t>
        </w:r>
        <w:r w:rsidR="00C56EE1">
          <w:t xml:space="preserve">1% </w:t>
        </w:r>
        <w:r w:rsidR="00220703">
          <w:t xml:space="preserve">to </w:t>
        </w:r>
        <w:r w:rsidR="00C56EE1">
          <w:t xml:space="preserve">80% </w:t>
        </w:r>
        <w:r w:rsidR="00220703">
          <w:t>across all GO terms, but</w:t>
        </w:r>
      </w:ins>
      <w:r w:rsidR="00220703">
        <w:t xml:space="preserve"> </w:t>
      </w:r>
      <w:r w:rsidR="00505DEF">
        <w:t>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t>
      </w:r>
      <w:r w:rsidR="007E3561">
        <w:lastRenderedPageBreak/>
        <w:t xml:space="preserve">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BF2EBE">
      <w:pPr>
        <w:pStyle w:val="Heading3"/>
      </w:pPr>
      <w:r>
        <w:t>H</w:t>
      </w:r>
      <w:r w:rsidR="00817D7D">
        <w:t>igh-priority candidate causal genes under ionomic GWAS loci</w:t>
      </w:r>
    </w:p>
    <w:p w14:paraId="499682D5" w14:textId="30F0C693"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A01009">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 (Baxter and Dilkes, 2012)","plainTextFormattedCitation":" (Baxter and Dilkes, 2012)","previouslyFormattedCitation":"(Baxter and Dilkes, 2012)"},"properties":{"noteIndex":0},"schema":"https://github.com/citation-style-language/schema/raw/master/csl-citation.json"}</w:instrText>
      </w:r>
      <w:r w:rsidR="00075B59">
        <w:fldChar w:fldCharType="separate"/>
      </w:r>
      <w:r w:rsidR="00A01009" w:rsidRPr="00A01009">
        <w:rPr>
          <w:noProof/>
        </w:rPr>
        <w:t xml:space="preserve">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lastRenderedPageBreak/>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http://www.mendeley.com/documents/?uuid=7da24cde-8c30-4aea-8af7-f30d3376e2f6"]}],"mendeley":{"formattedCitation":" (Ziegler et al., 2017)","plainTextFormattedCitation":" (Ziegler et al., 2017)","previouslyFormattedCitation":"(Ziegler et al., 2017)"},"properties":{"noteIndex":0},"schema":"https://github.com/citation-style-language/schema/raw/master/csl-citation.json"}</w:instrText>
      </w:r>
      <w:r w:rsidR="00711FC0">
        <w:fldChar w:fldCharType="separate"/>
      </w:r>
      <w:r w:rsidR="00A01009" w:rsidRPr="00A01009">
        <w:rPr>
          <w:noProof/>
        </w:rPr>
        <w:t xml:space="preserve"> (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A01009">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McMullen et al., 2009)"},"properties":{"noteIndex":0},"schema":"https://github.com/citation-style-language/schema/raw/master/csl-citation.json"}</w:instrText>
      </w:r>
      <w:r w:rsidR="00D4557F">
        <w:fldChar w:fldCharType="separate"/>
      </w:r>
      <w:r w:rsidR="00A01009" w:rsidRPr="00A01009">
        <w:rPr>
          <w:noProof/>
        </w:rPr>
        <w:t xml:space="preserve"> (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A01009">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Valdar et al., 2009)"},"properties":{"noteIndex":0},"schema":"https://github.com/citation-style-language/schema/raw/master/csl-citation.json"}</w:instrText>
      </w:r>
      <w:r w:rsidR="00A576F1">
        <w:fldChar w:fldCharType="separate"/>
      </w:r>
      <w:r w:rsidR="00A01009" w:rsidRPr="00A01009">
        <w:rPr>
          <w:noProof/>
        </w:rPr>
        <w:t xml:space="preserve"> (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t>
      </w:r>
      <w:r>
        <w:lastRenderedPageBreak/>
        <w:t xml:space="preserve">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BF2EBE" w:rsidRDefault="007A1041" w:rsidP="00416E74">
      <w:pPr>
        <w:pStyle w:val="Heading2"/>
      </w:pPr>
      <w:r w:rsidRPr="00BF2EBE">
        <w:t>Genotypically diverse networks support stronger candidate gene discoveries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BF2EBE">
      <w:pPr>
        <w:pStyle w:val="Heading3"/>
      </w:pPr>
      <w:r>
        <w:lastRenderedPageBreak/>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526373C4" w:rsidR="00F11BB0" w:rsidRDefault="00641852" w:rsidP="001C401A">
      <w:pPr>
        <w:spacing w:line="360" w:lineRule="auto"/>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416E74">
      <w:pPr>
        <w:pStyle w:val="Heading2"/>
      </w:pPr>
      <w:r>
        <w:t>Camoco identifies</w:t>
      </w:r>
      <w:r w:rsidR="00131A9D">
        <w:t xml:space="preserve"> genes with known roles in </w:t>
      </w:r>
      <w:r w:rsidR="00DE74DA">
        <w:t>elemental accumulation</w:t>
      </w:r>
    </w:p>
    <w:p w14:paraId="61970299" w14:textId="41388945"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w:t>
      </w:r>
      <w:r w:rsidR="000B6221">
        <w:t xml:space="preserve"> </w:t>
      </w:r>
      <w:r w:rsidR="0056086D">
        <w:t xml:space="preserve">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w:t>
      </w:r>
      <w:r w:rsidR="000B6221">
        <w:t xml:space="preserve"> </w:t>
      </w:r>
      <w:r w:rsidR="0056086D">
        <w:t xml:space="preserve">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w:t>
      </w:r>
      <w:r w:rsidR="000B6221">
        <w:t xml:space="preserve"> </w:t>
      </w:r>
    </w:p>
    <w:p w14:paraId="276A3C0A" w14:textId="10D0BB37" w:rsidR="00335FB6" w:rsidRDefault="002E212F" w:rsidP="001C401A">
      <w:pPr>
        <w:spacing w:line="360" w:lineRule="auto"/>
      </w:pPr>
      <w:r>
        <w:lastRenderedPageBreak/>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w:t>
      </w:r>
      <w:r w:rsidR="000B6221">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A01009">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 (Baxter et al., 2014)","plainTextFormattedCitation":" (Baxter et al., 2014)","previouslyFormattedCitation":"(Baxter et al., 2014)"},"properties":{"noteIndex":0},"schema":"https://github.com/citation-style-language/schema/raw/master/csl-citation.json"}</w:instrText>
      </w:r>
      <w:r w:rsidR="00404981" w:rsidRPr="009E6F05">
        <w:fldChar w:fldCharType="separate"/>
      </w:r>
      <w:r w:rsidR="00A01009" w:rsidRPr="00A01009">
        <w:rPr>
          <w:noProof/>
        </w:rPr>
        <w:t xml:space="preserve">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A01009">
        <w:instrText>ADDIN CSL_CITATION {"citationItems":[{"id":"ITEM-1","itemData":{"DOI":"10.1104/pp.103.021923.dresa","author":[{"dropping-particle":"","family":"Baxter","given":"Ivan","non-dropping-particle":"","parse-names":false,"suffix":""},{"dropping-particle":"","family":"Tchieu","given":"Jason","non-dropping-particle":"","parse-names":false,"suffix":""},{"dropping-particle":"","family":"Sussman","given":"Michael R","non-dropping-particle":"","parse-names":false,"suffix":""},{"dropping-particle":"","family":"Boutry","given":"Marc","non-dropping-particle":"","parse-names":false,"suffix":""},{"dropping-particle":"","family":"Palmgren","given":"Michael G","non-dropping-particle":"","parse-names":false,"suffix":""},{"dropping-particle":"","family":"Gribskov","given":"Michael","non-dropping-particle":"","parse-names":false,"suffix":""},{"dropping-particle":"","family":"Harper","given":"Jeffrey F","non-dropping-particle":"","parse-names":false,"suffix":""},{"dropping-particle":"","family":"Axelsen","given":"Kristian B","non-dropping-particle":"","parse-names":false,"suffix":""}],"id":"ITEM-1","issue":"June","issued":{"date-parts":[["2003"]]},"page":"618-628","title":"Genomic Comparison of P-Type ATPase Ion Pumps in Arabidopsis and Rice 1","type":"article-journal","volume":"132"},"uris":["http://www.mendeley.com/documents/?uuid=0dd894cf-337b-4db0-8e72-d03805b1fd47"]}],"mendeley":{"formattedCitation":" (Baxter et al., 2003)","plainTextFormattedCitation":" (Baxter et al., 2003)","previouslyFormattedCitation":"(Baxter et al., 2003)"},"properties":{"noteIndex":0},"schema":"https://github.com/citation-style-language/schema/raw/master/csl-citation.json"}</w:instrText>
      </w:r>
      <w:r w:rsidR="00404981">
        <w:fldChar w:fldCharType="separate"/>
      </w:r>
      <w:r w:rsidR="00A01009" w:rsidRPr="00A01009">
        <w:rPr>
          <w:noProof/>
        </w:rPr>
        <w:t xml:space="preserve"> (Baxter et al.,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A01009">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 (Badri et al., 2007)","plainTextFormattedCitation":" (Badri et al., 2007)","previouslyFormattedCitation":"(Badri et al., 2007)"},"properties":{"noteIndex":0},"schema":"https://github.com/citation-style-language/schema/raw/master/csl-citation.json"}</w:instrText>
      </w:r>
      <w:r w:rsidR="00404981">
        <w:fldChar w:fldCharType="separate"/>
      </w:r>
      <w:r w:rsidR="00A01009" w:rsidRPr="00A01009">
        <w:rPr>
          <w:noProof/>
        </w:rPr>
        <w:t xml:space="preserve"> (Badri et al., 2007)</w:t>
      </w:r>
      <w:r w:rsidR="00404981">
        <w:fldChar w:fldCharType="end"/>
      </w:r>
      <w:r w:rsidR="00404981">
        <w:t>, and a pyrophosphate energized pump (GRMZM2G090718; ZmPAN-C</w:t>
      </w:r>
      <w:r w:rsidR="00404981" w:rsidRPr="00E7352B">
        <w:t>d).</w:t>
      </w:r>
      <w:r w:rsidR="0092287D">
        <w:t xml:space="preserve"> </w:t>
      </w:r>
      <w:r w:rsidR="00B80203">
        <w:t>These candidates</w:t>
      </w:r>
      <w:r w:rsidR="0092287D">
        <w:t xml:space="preserve"> suggest that biological signal was enriched by</w:t>
      </w:r>
      <w:r w:rsidR="00B80203">
        <w:t xml:space="preserve"> combining</w:t>
      </w:r>
      <w:r w:rsidR="0092287D">
        <w:t xml:space="preserve"> </w:t>
      </w:r>
      <w:r w:rsidR="00B80203">
        <w:t>co-</w:t>
      </w:r>
      <w:r w:rsidR="0092287D">
        <w:t xml:space="preserve">expression </w:t>
      </w:r>
      <w:r w:rsidR="00B80203">
        <w:t xml:space="preserve">with </w:t>
      </w:r>
      <w:r w:rsidR="0092287D">
        <w:t>GWAS and provided evidence of associations between multiple pathways and elemental homeostasis.</w:t>
      </w:r>
      <w:bookmarkStart w:id="51" w:name="_Ref469995568"/>
    </w:p>
    <w:p w14:paraId="76680BA2" w14:textId="77777777" w:rsidR="00335FB6" w:rsidRDefault="00B80203" w:rsidP="001C401A">
      <w:pPr>
        <w:spacing w:line="360" w:lineRule="auto"/>
        <w:rPr>
          <w:del w:id="52" w:author="rob" w:date="2018-08-12T15:20:00Z"/>
        </w:rPr>
      </w:pPr>
      <w:moveFromRangeStart w:id="53" w:author="rob" w:date="2018-08-12T15:20:00Z" w:name="move521850535"/>
      <w:commentRangeStart w:id="54"/>
      <w:moveFrom w:id="55" w:author="rob" w:date="2018-08-12T15:20:00Z">
        <w:r>
          <w:t>Integrating GWAS data with co-expression networks resulted a set of 610 HPO genes that are primed for functional validation (1.5% of the maize FGS).</w:t>
        </w:r>
        <w:r w:rsidR="004C123B">
          <w:t xml:space="preserve"> </w:t>
        </w:r>
      </w:moveFrom>
      <w:moveFromRangeEnd w:id="53"/>
      <w:del w:id="56" w:author="rob" w:date="2018-08-12T15:20:00Z">
        <w:r w:rsidR="002F0C65">
          <w:delText>The</w:delText>
        </w:r>
        <w:r w:rsidR="004257FA">
          <w:delText xml:space="preserve"> further</w:delText>
        </w:r>
        <w:r w:rsidR="005D7365">
          <w:delText xml:space="preserve"> </w:delText>
        </w:r>
        <w:r w:rsidR="00766402">
          <w:delText>curated</w:delText>
        </w:r>
        <w:r w:rsidR="002F0C65">
          <w:delText xml:space="preserve"> </w:delText>
        </w:r>
        <w:r w:rsidR="00FB5D13">
          <w:delText xml:space="preserve">subset of </w:delText>
        </w:r>
        <w:r w:rsidR="002F0C65">
          <w:delText>gene</w:delText>
        </w:r>
        <w:r w:rsidR="0089389D">
          <w:delText>s described above all have previous</w:delText>
        </w:r>
        <w:r w:rsidR="002554FF">
          <w:delText>ly</w:delText>
        </w:r>
        <w:r w:rsidR="0089389D">
          <w:delText xml:space="preserve"> demonstrated roles in elemental accumulation, yet represent </w:delText>
        </w:r>
        <w:r w:rsidR="002554FF">
          <w:delText xml:space="preserve">only </w:delText>
        </w:r>
        <w:r w:rsidR="0089389D">
          <w:delText>a small proportion of the HPO genes discovered by Camoco</w:delText>
        </w:r>
        <w:r w:rsidR="002501CE">
          <w:delText>.</w:delText>
        </w:r>
        <w:r w:rsidR="00185512">
          <w:delText xml:space="preserve"> </w:delText>
        </w:r>
      </w:del>
      <w:moveFromRangeStart w:id="57" w:author="rob" w:date="2018-08-12T15:20:00Z" w:name="move521850536"/>
      <w:moveFrom w:id="58" w:author="rob" w:date="2018-08-12T15:20:00Z">
        <w:r>
          <w:t>Functional validation is expensive and time consuming.</w:t>
        </w:r>
        <w:r w:rsidR="000B6221">
          <w:t xml:space="preserve"> </w:t>
        </w:r>
        <w:r>
          <w:t>Combining data-driven approaches such as network integration with expert biological curation is an efficient means for the prioritization of genes driving complex traits like elemental accumulation.</w:t>
        </w:r>
      </w:moveFrom>
      <w:moveFromRangeEnd w:id="57"/>
      <w:commentRangeEnd w:id="54"/>
      <w:r w:rsidR="00BF2EBE">
        <w:rPr>
          <w:rStyle w:val="CommentReference"/>
        </w:rPr>
        <w:commentReference w:id="54"/>
      </w:r>
    </w:p>
    <w:p w14:paraId="3A3B2874" w14:textId="5F91C60F" w:rsidR="00A36B70" w:rsidRPr="00EB61E4" w:rsidRDefault="00D313DD" w:rsidP="00416E74">
      <w:pPr>
        <w:pStyle w:val="Heading2"/>
      </w:pPr>
      <w:r>
        <w:lastRenderedPageBreak/>
        <w:t xml:space="preserve">Mutant analysis validates </w:t>
      </w:r>
      <w:r w:rsidR="00A36B70">
        <w:t>GA-signaling DELLA domain transcription factors influence the maize</w:t>
      </w:r>
      <w:r>
        <w:t xml:space="preserve"> ionome</w:t>
      </w:r>
    </w:p>
    <w:p w14:paraId="0A8BC6D5" w14:textId="1360148C"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A01009">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 (Winkler and Freeling, 1994)","plainTextFormattedCitation":" (Winkler and Freeling, 1994)","previouslyFormattedCitation":"(Winkler and Freeling, 1994)"},"properties":{"noteIndex":0},"schema":"https://github.com/citation-style-language/schema/raw/master/csl-citation.json"}</w:instrText>
      </w:r>
      <w:r w:rsidRPr="00A570DC">
        <w:fldChar w:fldCharType="separate"/>
      </w:r>
      <w:r w:rsidR="00A01009" w:rsidRPr="00A01009">
        <w:rPr>
          <w:noProof/>
        </w:rPr>
        <w:t xml:space="preserve"> (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A01009">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 (Lawit et al., 2010)","plainTextFormattedCitation":" (Lawit et al., 2010)","previouslyFormattedCitation":"(Lawit et al., 2010)"},"properties":{"noteIndex":0},"schema":"https://github.com/citation-style-language/schema/raw/master/csl-citation.json"}</w:instrText>
      </w:r>
      <w:r>
        <w:fldChar w:fldCharType="separate"/>
      </w:r>
      <w:r w:rsidR="00A01009" w:rsidRPr="00A01009">
        <w:rPr>
          <w:noProof/>
        </w:rPr>
        <w:t xml:space="preserve"> (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w:t>
      </w:r>
      <w:r w:rsidR="000B6221">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A01009">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 (Fu et al., 2016)","plainTextFormattedCitation":" (Fu et al., 2016)","previouslyFormattedCitation":"(Fu et al., 2016)"},"properties":{"noteIndex":0},"schema":"https://github.com/citation-style-language/schema/raw/master/csl-citation.json"}</w:instrText>
      </w:r>
      <w:r>
        <w:fldChar w:fldCharType="separate"/>
      </w:r>
      <w:r w:rsidR="00A01009" w:rsidRPr="00A01009">
        <w:rPr>
          <w:noProof/>
        </w:rPr>
        <w:t xml:space="preserve"> (Fu et al., 2016)</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3CFA60B2"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del w:id="59" w:author="rob" w:date="2018-08-12T15:20:00Z">
        <w:r w:rsidRPr="009D3B04">
          <w:delText>null segregating</w:delText>
        </w:r>
      </w:del>
      <w:ins w:id="60" w:author="rob" w:date="2018-08-12T15:20:00Z">
        <w:r w:rsidR="00700EEB">
          <w:t>congenic wild-type</w:t>
        </w:r>
      </w:ins>
      <w:r w:rsidR="00700EEB">
        <w:t xml:space="preserve"> </w:t>
      </w:r>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A01009">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 (Winkler and Freeling, 1994)","plainTextFormattedCitation":" (Winkler and Freeling, 1994)","previouslyFormattedCitation":"(Winkler and Freeling, 1994)"},"properties":{"noteIndex":0},"schema":"https://github.com/citation-style-language/schema/raw/master/csl-citation.json"}</w:instrText>
      </w:r>
      <w:r>
        <w:fldChar w:fldCharType="separate"/>
      </w:r>
      <w:r w:rsidR="00A01009" w:rsidRPr="00A01009">
        <w:rPr>
          <w:noProof/>
        </w:rPr>
        <w:t xml:space="preserve"> (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w:t>
      </w:r>
      <w:r w:rsidRPr="009D3B04">
        <w:lastRenderedPageBreak/>
        <w:t xml:space="preserve">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rsidR="00A01009">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id":"ITEM-2","issued":{"date-parts":[["0"]]},"title":"QTeller","type":"webpage"},"uris":["http://www.mendeley.com/documents/?uuid=b8782beb-14dc-4d85-b631-c7121b901fa6","http://www.mendeley.com/documents/?uuid=4b861503-1e3f-4203-a327-1b7adefc5d4c"]}],"mendeley":{"formattedCitation":" (Wang et al., 2009; QTeller)","plainTextFormattedCitation":" (Wang et al., 2009; QTeller)","previouslyFormattedCitation":"(Wang et al., 2009; QTeller)"},"properties":{"noteIndex":0},"schema":"https://github.com/citation-style-language/schema/raw/master/csl-citation.json"}</w:instrText>
      </w:r>
      <w:r>
        <w:fldChar w:fldCharType="separate"/>
      </w:r>
      <w:r w:rsidR="00A01009" w:rsidRPr="00A01009">
        <w:rPr>
          <w:noProof/>
        </w:rPr>
        <w:t xml:space="preserve"> (Wang et al., 2009; QTeller)</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A01009">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non-dropping-particle":"","parse-names":false,"suffix":""},{"dropping-particle":"","family":"Ziegler","given":"G.","non-dropping-particle":"","parse-names":false,"suffix":""},{"dropping-particle":"","family":"Ziyomo","given":"C.","non-dropping-particle":"","parse-names":false,"suffix":""},{"dropping-particle":"","family":"Hoekenga","given":"O.","non-dropping-particle":"","parse-names":false,"suffix":""},{"dropping-particle":"","family":"Dilkes","given":"B.","non-dropping-particle":"","parse-names":false,"suffix":""},{"dropping-particle":"","family":"Baxter","given":"I.","non-dropping-particle":"","parse-names":false,"suffix":""}],"container-title":"G3&amp;amp;#58; Genes|Genomes|Genetics","id":"ITEM-1","issue":"December","issued":{"date-parts":[["2016"]]},"page":"4175-4183","title":"The Interaction of Genotype and Environment Determines Variation in the Maize Kernel Ionome","type":"article-journal","volume":"6"},"uris":["http://www.mendeley.com/documents/?uuid=2c24a045-183a-4b9a-9f77-20c024dd6d1c"]}],"mendeley":{"formattedCitation":" (Asaro et al., 2016)","plainTextFormattedCitation":" (Asaro et al., 2016)","previouslyFormattedCitation":"(Asaro et al., 2016)"},"properties":{"noteIndex":0},"schema":"https://github.com/citation-style-language/schema/raw/master/csl-citation.json"}</w:instrText>
      </w:r>
      <w:r>
        <w:fldChar w:fldCharType="separate"/>
      </w:r>
      <w:r w:rsidR="00A01009" w:rsidRPr="00A01009">
        <w:rPr>
          <w:noProof/>
        </w:rPr>
        <w:t xml:space="preserve"> (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08A04F20" w14:textId="1D795A4F" w:rsidR="00B01217" w:rsidRDefault="00B01217" w:rsidP="001C401A">
      <w:pPr>
        <w:spacing w:line="360" w:lineRule="auto"/>
      </w:pPr>
    </w:p>
    <w:p w14:paraId="32F0F59D" w14:textId="77777777" w:rsidR="00B01217" w:rsidRDefault="00B01217" w:rsidP="00B242E3">
      <w:pPr>
        <w:pStyle w:val="Heading2"/>
      </w:pPr>
      <w:r>
        <w:t>Camoco produce high-confidence candidate genes on large collection of non-ionomic GWAS</w:t>
      </w:r>
    </w:p>
    <w:p w14:paraId="610B4699" w14:textId="09DA6F13" w:rsidR="00B01217" w:rsidRDefault="00B01217" w:rsidP="00B01217">
      <w:pPr>
        <w:spacing w:line="360" w:lineRule="auto"/>
      </w:pPr>
      <w:r>
        <w:t>To assess the generalizability of our approach, we applied it to a separate collection of GWA studies surveying a compendium of phenotypes using the maize NAM population (</w:t>
      </w:r>
      <w:r>
        <w:fldChar w:fldCharType="begin"/>
      </w:r>
      <w:r>
        <w:instrText xml:space="preserve"> REF _Ref519515104 \h  \* MERGEFORMAT </w:instrText>
      </w:r>
      <w:r>
        <w:fldChar w:fldCharType="separate"/>
      </w:r>
      <w:r>
        <w:t>Supp. Table 12</w:t>
      </w:r>
      <w:r>
        <w:fldChar w:fldCharType="end"/>
      </w:r>
      <w:r>
        <w:t xml:space="preserve">). Using Camoco, SNPs were mapped to genes using two different window sizes (50kb and 100kb) and two flanking gene limits (1 and 2 genes). Gene-specific density and locality were calculated for each trait in all three co-expression networks, and HPO genes were identified as genes with less than 10% FDR in at least two SNP-to-gene mappings. Between 0 (Fructose, Leaf Length, Malate, Northern Leaf </w:t>
      </w:r>
      <w:r>
        <w:lastRenderedPageBreak/>
        <w:t>Blight, PCA of Metabolites PC2, Protein, Stalk Strength, and Total amino acid) and 302 (</w:t>
      </w:r>
      <w:r w:rsidRPr="00384981">
        <w:t>Average internode length (below ear)</w:t>
      </w:r>
      <w:r>
        <w:t>) HPO genes were discovered for the 41 traits examined (</w:t>
      </w:r>
      <w:r>
        <w:fldChar w:fldCharType="begin"/>
      </w:r>
      <w:r>
        <w:instrText xml:space="preserve"> REF _Ref519515104 \h </w:instrText>
      </w:r>
      <w:r>
        <w:fldChar w:fldCharType="separate"/>
      </w:r>
      <w:r>
        <w:t>Supp. Table 12</w:t>
      </w:r>
      <w:r>
        <w:fldChar w:fldCharType="end"/>
      </w:r>
      <w:r>
        <w:t>), with candidates produced for 33 of the 41 traits (80%). The candidate genes prioritized for these traits were largely non-overlapping with those discovered for the ionome traits:</w:t>
      </w:r>
      <w:r w:rsidR="000B6221">
        <w:t xml:space="preserve"> </w:t>
      </w:r>
      <w:r>
        <w:t>only 14 of 697 possible trait pairings (2%) overlapped significantly in terms of the candidate gene sets (</w:t>
      </w:r>
      <w:r w:rsidRPr="00CB3408">
        <w:t>Bonferroni</w:t>
      </w:r>
      <w:r>
        <w:t xml:space="preserve"> corrected p-val &lt; 0.05, </w:t>
      </w:r>
      <w:r>
        <w:fldChar w:fldCharType="begin"/>
      </w:r>
      <w:r>
        <w:instrText xml:space="preserve"> REF _Ref520039029 \h </w:instrText>
      </w:r>
      <w:r>
        <w:fldChar w:fldCharType="separate"/>
      </w:r>
      <w:r>
        <w:t>Supp. Table 13</w:t>
      </w:r>
      <w:r>
        <w:fldChar w:fldCharType="end"/>
      </w:r>
      <w:r>
        <w:t xml:space="preserve">). As with our maize ionome Camoco results, the genotype networks (ZmPAN and ZmRoot) outperformed the single accession map network (ZmSAM), supporting our earlier conclusion that genotypically diverse tissue networks support stronger candidate gene discovery for interpreting GWAS than tissue atlases. A full list of Wallace HPO genes can be found in </w:t>
      </w:r>
      <w:r>
        <w:fldChar w:fldCharType="begin"/>
      </w:r>
      <w:r>
        <w:instrText xml:space="preserve"> REF _Ref520039627 \h </w:instrText>
      </w:r>
      <w:r>
        <w:fldChar w:fldCharType="separate"/>
      </w:r>
      <w:r>
        <w:t>Supp. Table 14</w:t>
      </w:r>
      <w:r>
        <w:fldChar w:fldCharType="end"/>
      </w:r>
      <w:r>
        <w:t>.</w:t>
      </w:r>
    </w:p>
    <w:p w14:paraId="21AF53E8" w14:textId="77777777" w:rsidR="00B01217" w:rsidRPr="0089389D" w:rsidRDefault="00B01217" w:rsidP="001C401A">
      <w:pPr>
        <w:spacing w:line="360" w:lineRule="auto"/>
      </w:pPr>
    </w:p>
    <w:p w14:paraId="7C3163BA" w14:textId="43CEA268" w:rsidR="006B33EA" w:rsidRDefault="006B33EA" w:rsidP="001C401A">
      <w:pPr>
        <w:pStyle w:val="Heading1"/>
        <w:spacing w:line="360" w:lineRule="auto"/>
      </w:pPr>
      <w:bookmarkStart w:id="61" w:name="_Ref487125611"/>
      <w:r>
        <w:t>Discussion</w:t>
      </w:r>
      <w:bookmarkEnd w:id="51"/>
      <w:bookmarkEnd w:id="61"/>
    </w:p>
    <w:p w14:paraId="0DCBCE29" w14:textId="122A27B7"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A0100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Clark et al., 2006; Castelletti et al., 2014; Louwers et al., 2009)"},"properties":{"noteIndex":0},"schema":"https://github.com/citation-style-language/schema/raw/master/csl-citation.json"}</w:instrText>
      </w:r>
      <w:r w:rsidR="008446EC" w:rsidRPr="008446EC">
        <w:fldChar w:fldCharType="separate"/>
      </w:r>
      <w:r w:rsidR="00A01009" w:rsidRPr="00A01009">
        <w:rPr>
          <w:noProof/>
        </w:rPr>
        <w:t xml:space="preserve"> (Clark et al., 2006; Castelletti et al., 2014;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624A03">
        <w:fldChar w:fldCharType="separate"/>
      </w:r>
      <w:r w:rsidR="00A01009" w:rsidRPr="00A01009">
        <w:rPr>
          <w:noProof/>
        </w:rPr>
        <w:t xml:space="preserve"> (Wallace et al., 2014)</w:t>
      </w:r>
      <w:r w:rsidR="00624A03">
        <w:fldChar w:fldCharType="end"/>
      </w:r>
      <w:r w:rsidR="00624A03">
        <w:t>. Additionally, Wallace et al. showed that the causal polymorphism is likely to reside in regulatory regions, that is, outside of exonic regions</w:t>
      </w:r>
      <w:r w:rsidR="00461FAB">
        <w:t xml:space="preserve"> </w:t>
      </w:r>
      <w:r w:rsidR="00461FAB">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461FAB">
        <w:fldChar w:fldCharType="separate"/>
      </w:r>
      <w:r w:rsidR="00A01009" w:rsidRPr="00A01009">
        <w:rPr>
          <w:noProof/>
        </w:rPr>
        <w:t xml:space="preserve"> (Wallace et al., 2014)</w:t>
      </w:r>
      <w:r w:rsidR="00461FAB">
        <w:fldChar w:fldCharType="end"/>
      </w:r>
      <w:r w:rsidR="00624A03">
        <w:t>.</w:t>
      </w:r>
      <w:r w:rsidR="004C123B">
        <w:t xml:space="preserve"> </w:t>
      </w:r>
    </w:p>
    <w:p w14:paraId="5CFCE05C" w14:textId="037A5838"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w:t>
      </w:r>
      <w:r w:rsidR="00AB3008">
        <w:t xml:space="preserve"> surveyed several different SNP-to-gene parameters,</w:t>
      </w:r>
      <w:r w:rsidR="000272DE">
        <w:t xml:space="preserve"> find</w:t>
      </w:r>
      <w:r w:rsidR="00AB3008">
        <w:t>ing</w:t>
      </w:r>
      <w:r w:rsidR="000272DE">
        <w:t xml:space="preserve"> that the large majority of HPO genes were often not the closest genes to the identified SNPs</w:t>
      </w:r>
      <w:del w:id="62" w:author="rob" w:date="2018-08-12T15:20:00Z">
        <w:r w:rsidR="000272DE">
          <w:delText>.</w:delText>
        </w:r>
      </w:del>
      <w:ins w:id="63" w:author="rob" w:date="2018-08-12T15:20:00Z">
        <w:r w:rsidR="00E418AD">
          <w:t xml:space="preserve"> (</w:t>
        </w:r>
        <w:r w:rsidR="00E418AD">
          <w:fldChar w:fldCharType="begin"/>
        </w:r>
        <w:r w:rsidR="00E418AD">
          <w:instrText xml:space="preserve"> REF _Ref489428564 \h  \* MERGEFORMAT </w:instrText>
        </w:r>
      </w:ins>
      <w:ins w:id="64" w:author="rob" w:date="2018-08-12T15:20:00Z">
        <w:r w:rsidR="00E418AD">
          <w:fldChar w:fldCharType="separate"/>
        </w:r>
        <w:r w:rsidR="00E418AD">
          <w:t xml:space="preserve">Supp. </w:t>
        </w:r>
        <w:r w:rsidR="00E418AD">
          <w:lastRenderedPageBreak/>
          <w:t>Figure 8</w:t>
        </w:r>
        <w:r w:rsidR="00E418AD">
          <w:fldChar w:fldCharType="end"/>
        </w:r>
        <w:r w:rsidR="00E418AD" w:rsidRPr="00134E49">
          <w:t>)</w:t>
        </w:r>
        <w:r w:rsidR="000272DE">
          <w:t>.</w:t>
        </w:r>
      </w:ins>
      <w:r w:rsidR="000272DE">
        <w:t xml:space="preserve"> These genes would likely not have been identified using the common approach of prioritizing the genes closest to each marker SNP</w:t>
      </w:r>
      <w:del w:id="65" w:author="rob" w:date="2018-08-12T15:20:00Z">
        <w:r w:rsidR="000272DE">
          <w:delText xml:space="preserve"> (</w:delText>
        </w:r>
        <w:r w:rsidR="000272DE">
          <w:fldChar w:fldCharType="begin"/>
        </w:r>
        <w:r w:rsidR="000272DE">
          <w:delInstrText xml:space="preserve"> REF _Ref489428564 \h  \* MERGEFORMAT </w:delInstrText>
        </w:r>
        <w:r w:rsidR="000272DE">
          <w:fldChar w:fldCharType="separate"/>
        </w:r>
        <w:r w:rsidR="00D30974">
          <w:delText>Supp. Figure 8</w:delText>
        </w:r>
        <w:r w:rsidR="000272DE">
          <w:fldChar w:fldCharType="end"/>
        </w:r>
        <w:r w:rsidR="000272DE" w:rsidRPr="00134E49">
          <w:delText>)</w:delText>
        </w:r>
        <w:r w:rsidR="000272DE">
          <w:delText>.</w:delText>
        </w:r>
      </w:del>
      <w:ins w:id="66" w:author="rob" w:date="2018-08-12T15:20:00Z">
        <w:r w:rsidR="00200098">
          <w:t>.</w:t>
        </w:r>
        <w:r w:rsidR="000B6221">
          <w:t xml:space="preserve"> </w:t>
        </w:r>
      </w:ins>
      <w:r w:rsidR="000272DE">
        <w:t xml:space="preserve"> </w:t>
      </w:r>
    </w:p>
    <w:p w14:paraId="2F54BABD" w14:textId="07971FC8" w:rsidR="000272DE" w:rsidRDefault="004C123B" w:rsidP="001C401A">
      <w:pPr>
        <w:spacing w:line="360" w:lineRule="auto"/>
      </w:pPr>
      <w:r>
        <w:t xml:space="preserve">A common approach to interpreting </w:t>
      </w:r>
      <w:del w:id="67" w:author="rob" w:date="2018-08-12T15:20:00Z">
        <w:r>
          <w:delText>such a locus</w:delText>
        </w:r>
      </w:del>
      <w:ins w:id="68" w:author="rob" w:date="2018-08-12T15:20:00Z">
        <w:r w:rsidR="00813A6D">
          <w:t>lists of significant SNPs</w:t>
        </w:r>
      </w:ins>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r w:rsidR="00B80203">
        <w:t xml:space="preserve"> </w:t>
      </w:r>
      <w:moveToRangeStart w:id="69" w:author="rob" w:date="2018-08-12T15:20:00Z" w:name="move521850536"/>
      <w:moveTo w:id="70" w:author="rob" w:date="2018-08-12T15:20:00Z">
        <w:r w:rsidR="00B80203">
          <w:t>Functional validation is expensive and time consuming.</w:t>
        </w:r>
        <w:r w:rsidR="000B6221">
          <w:t xml:space="preserve"> </w:t>
        </w:r>
        <w:r w:rsidR="00B80203">
          <w:t>Combining data-driven approaches such as network integration with expert biological curation is an efficient means for the prioritization of genes driving complex traits like elemental accumulation.</w:t>
        </w:r>
      </w:moveTo>
      <w:moveToRangeEnd w:id="69"/>
      <w:ins w:id="71" w:author="rob" w:date="2018-08-12T15:20:00Z">
        <w:r>
          <w:t xml:space="preserve"> </w:t>
        </w:r>
      </w:ins>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660F5E">
        <w:t xml:space="preserve"> </w:t>
      </w:r>
      <w:commentRangeStart w:id="72"/>
      <w:ins w:id="73" w:author="rob" w:date="2018-08-12T15:20:00Z">
        <w:r w:rsidR="00660F5E">
          <w:t>In this way, Camoco complements approaches taken in model organisms and humans where probabilistic functional gene networks have been used to analyze GWAS datasets</w:t>
        </w:r>
        <w:r w:rsidR="00660F5E">
          <w:fldChar w:fldCharType="begin" w:fldLock="1"/>
        </w:r>
        <w:r w:rsidR="00A01009">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 (Lee et al., 2010; Shim et al., 2017; Lee and Lee, 2018)","plainTextFormattedCitation":" (Lee et al., 2010; Shim et al., 2017; Lee and Lee, 2018)","previouslyFormattedCitation":"(Lee et al., 2010; Shim et al., 2017; Lee and Lee, 2018)"},"properties":{"noteIndex":0},"schema":"https://github.com/citation-style-language/schema/raw/master/csl-citation.json"}</w:instrText>
        </w:r>
        <w:r w:rsidR="00660F5E">
          <w:fldChar w:fldCharType="separate"/>
        </w:r>
        <w:r w:rsidR="00A01009" w:rsidRPr="00A01009">
          <w:rPr>
            <w:noProof/>
          </w:rPr>
          <w:t xml:space="preserve"> (Lee et al., 2010; Shim et al., 2017; Lee and Lee, 2018)</w:t>
        </w:r>
        <w:r w:rsidR="00660F5E">
          <w:fldChar w:fldCharType="end"/>
        </w:r>
        <w:r w:rsidR="00660F5E">
          <w:t>. Using RNA-Seq or other high throughput sequencing methods, high quality functional networks can be readily used in species without Bayesian networks.</w:t>
        </w:r>
        <w:r w:rsidR="00AC501B">
          <w:t xml:space="preserve"> </w:t>
        </w:r>
      </w:ins>
      <w:commentRangeEnd w:id="72"/>
      <w:r w:rsidR="00BF2EBE">
        <w:rPr>
          <w:rStyle w:val="CommentReference"/>
        </w:rPr>
        <w:commentReference w:id="72"/>
      </w:r>
      <w:r w:rsidR="00AC501B">
        <w:t xml:space="preserve">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4BDCF8B1"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r w:rsidR="00B80203">
        <w:t xml:space="preserve"> </w:t>
      </w:r>
      <w:moveToRangeStart w:id="74" w:author="rob" w:date="2018-08-12T15:20:00Z" w:name="move521850535"/>
      <w:moveTo w:id="75" w:author="rob" w:date="2018-08-12T15:20:00Z">
        <w:r w:rsidR="00B80203">
          <w:t>Integrating GWAS data with co-expression networks resulted a set of 610 HPO genes that are primed for functional validation (1.5% of the maize FGS).</w:t>
        </w:r>
        <w:r>
          <w:t xml:space="preserve"> </w:t>
        </w:r>
      </w:moveTo>
      <w:moveToRangeEnd w:id="74"/>
      <w:r>
        <w:t>The resulting prioritized gene sets</w:t>
      </w:r>
      <w:r w:rsidR="005F6704">
        <w:t xml:space="preserve"> </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lastRenderedPageBreak/>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414F40D5" w14:textId="2018F44D" w:rsidR="00641BC6" w:rsidRDefault="004C123B" w:rsidP="00776001">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5F64888F" w14:textId="62D9A31A" w:rsidR="00641BC6" w:rsidRDefault="00641BC6" w:rsidP="00776001">
      <w:pPr>
        <w:pStyle w:val="Heading2"/>
        <w:rPr>
          <w:ins w:id="76" w:author="rob" w:date="2018-08-12T15:20:00Z"/>
        </w:rPr>
      </w:pPr>
      <w:ins w:id="77" w:author="rob" w:date="2018-08-12T15:20:00Z">
        <w:r>
          <w:t>Relationship between Camoco and previous tools for GWAS analysis</w:t>
        </w:r>
      </w:ins>
    </w:p>
    <w:p w14:paraId="26E0E321" w14:textId="77777777" w:rsidR="00641BC6" w:rsidRDefault="00641BC6" w:rsidP="00641BC6">
      <w:pPr>
        <w:rPr>
          <w:ins w:id="78" w:author="rob" w:date="2018-08-12T15:20:00Z"/>
        </w:rPr>
      </w:pPr>
      <w:ins w:id="79" w:author="rob" w:date="2018-08-12T15:20:00Z">
        <w:r>
          <w:t>It is important to note that previous studies have exploited the complementarity of gene expression and/or other functional genomic data to interpret GWAS. For example, one powerful previously described approach is GWAB</w:t>
        </w:r>
        <w:r w:rsidRPr="00613494">
          <w:t xml:space="preserve"> (Lee and Lee, Scientific Reports 2018; Shim et al. Nucleic Acids Research 2017; Lee et al. Genome Research 2011)</w:t>
        </w:r>
        <w:r>
          <w:t xml:space="preserve">, which integrates functional networks and GWAS results to prioritize candidate genes, with applications described in Arabidopsis and human. This work focuses on the use of integrated functional networks, which incorporate data from a diverse set of sources (e.g. protein-protein interaction networks, phylogenetic similarity, sequence similarity). Such networks have been built for Arabidopsis and human (and several other “data-rich” species), but their construction is not possible in many plant species where </w:t>
        </w:r>
        <w:r>
          <w:lastRenderedPageBreak/>
          <w:t>functional genomic data beyond expression simply does not exist. Here, we focus exclusively on co-expression networks as the basis for GWAS interpretation as these can be built for the majority of species where research communities are performing GWAS (because gene expression compendia have already been produced, or can be readily produced).</w:t>
        </w:r>
      </w:ins>
    </w:p>
    <w:p w14:paraId="1C763591" w14:textId="77777777" w:rsidR="00641BC6" w:rsidRDefault="00641BC6" w:rsidP="00641BC6">
      <w:pPr>
        <w:rPr>
          <w:ins w:id="80" w:author="rob" w:date="2018-08-12T15:20:00Z"/>
        </w:rPr>
      </w:pPr>
      <w:ins w:id="81" w:author="rob" w:date="2018-08-12T15:20:00Z">
        <w:r>
          <w:t>Another series of papers describe the use of co-expression networks from ATTED-II to interpret GWAS results in Arabidopsis (</w:t>
        </w:r>
        <w:r w:rsidRPr="00350D9A">
          <w:t>Chan et al. PLOS Biology 2011; Corwin et al. PLoS Genetics 2016</w:t>
        </w:r>
        <w:r>
          <w:t xml:space="preserve">). There are two notable distinctions between our work and these studies. First, these papers focus on analyzing SNPs very near or within coding regions of genes (&lt; 1kb for Chan et al., 2 significant SNPs in coding region for Corwin et al.). Here, we provide evidence for many traits where the clustering of causal candidate genes is much stronger when one considers genes encoded quite far (e.g. &gt; 100kb) from the associated SNPs, including genes that are not directly adjacent. Second, both of these studies leverage a single co-expression network from the ATTED-II database. Here, we explore the important issue of which gene expression data provides the most informative context for GWAS candidate gene prioritization (tissue/developmental assays vs. profiling of diverse individuals). </w:t>
        </w:r>
      </w:ins>
    </w:p>
    <w:p w14:paraId="7DF1C793" w14:textId="77777777" w:rsidR="00641BC6" w:rsidRDefault="00641BC6" w:rsidP="00641BC6">
      <w:pPr>
        <w:tabs>
          <w:tab w:val="left" w:pos="3720"/>
        </w:tabs>
        <w:rPr>
          <w:ins w:id="82" w:author="rob" w:date="2018-08-12T15:20:00Z"/>
        </w:rPr>
      </w:pPr>
      <w:ins w:id="83" w:author="rob" w:date="2018-08-12T15:20:00Z">
        <w:r>
          <w:t>We note that there has also been previous work integrating co-expression networks with GWA studies, focused on interpreting human traits (</w:t>
        </w:r>
        <w:r w:rsidRPr="0037334A">
          <w:t>Baillie et al. PLoS Computational Biology 2018; Bunyavanich et al. BMC Medical Genomics 2014; Calabrese et al. Cell Systems 2017</w:t>
        </w:r>
        <w:r>
          <w:t xml:space="preserve">). Most of these studies first cluster the co-expression network using no GWAS information, define modules, and then assess overlap between GWAS-identified loci and these modules. These studies are generally less focused on prioritizing </w:t>
        </w:r>
        <w:r>
          <w:lastRenderedPageBreak/>
          <w:t>individual candidate causal genes, and instead focus on characterizing broad modules with connections to traits of interest.</w:t>
        </w:r>
      </w:ins>
    </w:p>
    <w:p w14:paraId="3F8252AE" w14:textId="77777777" w:rsidR="00641BC6" w:rsidRDefault="00641BC6" w:rsidP="00641BC6">
      <w:pPr>
        <w:tabs>
          <w:tab w:val="left" w:pos="3720"/>
        </w:tabs>
        <w:rPr>
          <w:ins w:id="84" w:author="rob" w:date="2018-08-12T15:20:00Z"/>
        </w:rPr>
      </w:pPr>
      <w:ins w:id="85" w:author="rob" w:date="2018-08-12T15:20:00Z">
        <w:r>
          <w:t>Our study explores several important issues affecting the integration of co-expression and GWAS results, provides new insights about best practices, and importantly, we provide a complete, scalable computational pipeline for constructing co-expression networks and GWAS results integration, which can be used in many different species as long gene expression data are available.</w:t>
        </w:r>
      </w:ins>
    </w:p>
    <w:p w14:paraId="2B17AA6F" w14:textId="6AA92D90" w:rsidR="0027012F" w:rsidRDefault="0027012F" w:rsidP="00416E74">
      <w:pPr>
        <w:pStyle w:val="Heading2"/>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w:t>
      </w:r>
      <w:r w:rsidR="006E4EBF">
        <w:lastRenderedPageBreak/>
        <w:t>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ins w:id="86" w:author="rob" w:date="2018-08-12T15:20:00Z">
        <w:r w:rsidR="00236109">
          <w:t xml:space="preserve"> </w:t>
        </w:r>
      </w:ins>
    </w:p>
    <w:p w14:paraId="43E5377E" w14:textId="308254E3"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A01009">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McMullen et al., 2009)"},"properties":{"noteIndex":0},"schema":"https://github.com/citation-style-language/schema/raw/master/csl-citation.json"}</w:instrText>
      </w:r>
      <w:r w:rsidR="00850126" w:rsidRPr="00850126">
        <w:fldChar w:fldCharType="separate"/>
      </w:r>
      <w:r w:rsidR="00A01009" w:rsidRPr="00A01009">
        <w:rPr>
          <w:noProof/>
        </w:rPr>
        <w:t xml:space="preserve"> (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w:t>
      </w:r>
      <w:r w:rsidR="00281937">
        <w:t xml:space="preserve"> </w:t>
      </w:r>
      <w:ins w:id="87" w:author="rob" w:date="2018-08-12T15:20:00Z">
        <w:r w:rsidR="00281937">
          <w:t>Furthermore, our simulations using FCR indicate that researchers could use more permissive genome</w:t>
        </w:r>
        <w:r w:rsidR="005A518D">
          <w:t>-</w:t>
        </w:r>
        <w:r w:rsidR="00281937">
          <w:t>wide significance cutoffs from GWAS</w:t>
        </w:r>
        <w:r>
          <w:t xml:space="preserve"> </w:t>
        </w:r>
        <w:r w:rsidR="00281937">
          <w:t>as the networks act as robust filters against false positive genes.</w:t>
        </w:r>
        <w:r w:rsidR="003D1AA6">
          <w:t xml:space="preserve"> </w:t>
        </w:r>
      </w:ins>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416E74">
      <w:pPr>
        <w:pStyle w:val="Heading2"/>
      </w:pPr>
      <w:r>
        <w:lastRenderedPageBreak/>
        <w:t>Co-expression context matters</w:t>
      </w:r>
    </w:p>
    <w:p w14:paraId="3B70E8AF" w14:textId="3F3DC4E4"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A01009">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mendeley":{"formattedCitation":" (Schaefer et al., 2014c)","plainTextFormattedCitation":" (Schaefer et al., 2014c)","previouslyFormattedCitation":"(Schaefer et al., 2014c)"},"properties":{"noteIndex":0},"schema":"https://github.com/citation-style-language/schema/raw/master/csl-citation.json"}</w:instrText>
      </w:r>
      <w:r w:rsidR="009029D0">
        <w:fldChar w:fldCharType="separate"/>
      </w:r>
      <w:r w:rsidR="00A01009" w:rsidRPr="00A01009">
        <w:rPr>
          <w:noProof/>
        </w:rPr>
        <w:t xml:space="preserve"> (Schaefer et al., 2014c)</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lastRenderedPageBreak/>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6478A1A5"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88" w:author="rob" w:date="2018-08-12T15:20:00Z">
        <w:r w:rsidR="00870DC2">
          <w:t xml:space="preserve"> </w:t>
        </w:r>
        <w:r w:rsidR="005A518D">
          <w:t>In future work, it would be worthwhile to further understand the relationship between the</w:t>
        </w:r>
        <w:r w:rsidR="00870DC2">
          <w:t xml:space="preserve"> network </w:t>
        </w:r>
        <w:r w:rsidR="005A518D">
          <w:t xml:space="preserve">data </w:t>
        </w:r>
        <w:r w:rsidR="00870DC2">
          <w:t>source</w:t>
        </w:r>
        <w:r w:rsidR="005A518D">
          <w:t xml:space="preserve"> and which subnetwork metrics perform the best</w:t>
        </w:r>
        <w:r w:rsidR="00870DC2">
          <w:t>.</w:t>
        </w:r>
      </w:ins>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xml:space="preserve">. Furthermore, our findings suggest that where it is possible to identify relevant tissues for a phenotype of interest, </w:t>
      </w:r>
      <w:r>
        <w:lastRenderedPageBreak/>
        <w:t>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89" w:name="_Ref463088833"/>
      <w:r>
        <w:t>Methods</w:t>
      </w:r>
      <w:bookmarkEnd w:id="89"/>
    </w:p>
    <w:p w14:paraId="4DB9B098" w14:textId="77777777" w:rsidR="00134263" w:rsidRDefault="00134263" w:rsidP="00416E74">
      <w:pPr>
        <w:pStyle w:val="Heading2"/>
      </w:pPr>
      <w:r>
        <w:t>Availability of data and material</w:t>
      </w:r>
    </w:p>
    <w:p w14:paraId="454F547F" w14:textId="1FD36EA3" w:rsidR="00134263" w:rsidRPr="00134263" w:rsidRDefault="00134263" w:rsidP="00134263">
      <w:pPr>
        <w:spacing w:line="360" w:lineRule="auto"/>
      </w:pPr>
      <w:r>
        <w:t>Full GWAS information for all traits studied here are publically available from Ziegler et al.</w:t>
      </w:r>
      <w:r>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mendeley":{"formattedCitation":" (Ziegler et al., 2017)","plainTextFormattedCitation":" (Ziegler et al., 2017)","previouslyFormattedCitation":"(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FPKM values from RNA-Seq data for the ZmSAM network was used from Stelpflug et al. </w:t>
      </w:r>
      <w:r>
        <w:fldChar w:fldCharType="begin" w:fldLock="1"/>
      </w:r>
      <w:r w:rsidR="00A01009">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FPKM values for the ZmPAN network is available from Hirsch et al. </w:t>
      </w:r>
      <w:r>
        <w:fldChar w:fldCharType="begin" w:fldLock="1"/>
      </w:r>
      <w:r w:rsidR="00A01009">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Hirsch et al., 2014)"},"properties":{"noteIndex":0},"schema":"https://github.com/citation-style-language/schema/raw/master/csl-citation.json"}</w:instrText>
      </w:r>
      <w:r>
        <w:fldChar w:fldCharType="separate"/>
      </w:r>
      <w:r w:rsidR="00A01009" w:rsidRPr="00A01009">
        <w:rPr>
          <w:noProof/>
        </w:rPr>
        <w:t xml:space="preserve"> (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p>
    <w:p w14:paraId="28A526A3" w14:textId="77777777" w:rsidR="008D2BA7" w:rsidRDefault="008D2BA7" w:rsidP="00416E74">
      <w:pPr>
        <w:pStyle w:val="Heading2"/>
      </w:pPr>
      <w:r>
        <w:t>Software implementation of Camoco</w:t>
      </w:r>
    </w:p>
    <w:p w14:paraId="62C7F429" w14:textId="4E4428B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2398219C"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A01009">
        <w:instrText>ADDIN CSL_CITATION {"citationItems":[{"id":"ITEM-1","itemData":{"DOI":"DOI:10.5281/zenodo.1049133","URL":"http://github.com/schae234/Camoco","id":"ITEM-1","issued":{"date-parts":[["0"]]},"title":"Camoco Github Repository","type":"webpage"},"uris":["http://www.mendeley.com/documents/?uuid=65fa08ab-6226-4b5a-82c6-83e24cddb635","http://www.mendeley.com/documents/?uuid=b86532c1-5949-4da1-b3e8-b937fce073e1"]}],"mendeley":{"formattedCitation":" (Camoco Github Repository)","plainTextFormattedCitation":" (Camoco Github Repository)","previouslyFormattedCitation":"(Camoco Github Repository)"},"properties":{"noteIndex":0},"schema":"https://github.com/citation-style-language/schema/raw/master/csl-citation.json"}</w:instrText>
      </w:r>
      <w:r w:rsidR="0018603E">
        <w:fldChar w:fldCharType="separate"/>
      </w:r>
      <w:r w:rsidR="00A01009" w:rsidRPr="00A01009">
        <w:rPr>
          <w:noProof/>
        </w:rPr>
        <w:t xml:space="preserve"> (Camoco Github Repository)</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416E74">
      <w:pPr>
        <w:pStyle w:val="Heading2"/>
      </w:pPr>
      <w:r>
        <w:lastRenderedPageBreak/>
        <w:t>Construction quality control</w:t>
      </w:r>
      <w:r w:rsidR="00B341BD">
        <w:t xml:space="preserve"> of co-expression networks</w:t>
      </w:r>
    </w:p>
    <w:p w14:paraId="4C8CAC2D" w14:textId="487B1EAC" w:rsidR="009516E9" w:rsidRDefault="009516E9" w:rsidP="00D45ACC">
      <w:pPr>
        <w:pStyle w:val="Heading3"/>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3EC10978" w:rsidR="009516E9" w:rsidRDefault="009516E9" w:rsidP="001C401A">
      <w:pPr>
        <w:pStyle w:val="ListParagraph"/>
        <w:numPr>
          <w:ilvl w:val="0"/>
          <w:numId w:val="9"/>
        </w:numPr>
        <w:spacing w:line="360" w:lineRule="auto"/>
      </w:pPr>
      <w:r>
        <w:t>min_expr_level: 0.001</w:t>
      </w:r>
      <w:r w:rsidR="000B6221">
        <w:t xml:space="preserve"> </w:t>
      </w:r>
      <w:r>
        <w:t>(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D45AC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51FE3CED"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w:t>
      </w:r>
      <w:del w:id="90" w:author="rob" w:date="2018-08-12T15:20:00Z">
        <w:r w:rsidRPr="0077751E">
          <w:delText>mean centered</w:delText>
        </w:r>
      </w:del>
      <w:ins w:id="91" w:author="rob" w:date="2018-08-12T15:20:00Z">
        <w:r w:rsidR="007E1172">
          <w:t>fisher transformed</w:t>
        </w:r>
      </w:ins>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w:t>
      </w:r>
      <w:r w:rsidR="004A62BD">
        <w:t xml:space="preserve"> </w:t>
      </w:r>
      <w:r w:rsidR="004A62BD">
        <w:fldChar w:fldCharType="begin" w:fldLock="1"/>
      </w:r>
      <w:r w:rsidR="00A01009">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2","issued":{"date-parts":[["2014"]]},"title":"Discovering functional modules across diverse maize transcriptomes using COB, the co-expression browser","type":"article-journal","volume":"9"},"uris":["http://www.mendeley.com/documents/?uuid=8adeb4f1-1ba8-4186-9eab-f020441f3365"]}],"mendeley":{"formattedCitation":" (Huttenhower et al., 2006; Schaefer et al., 2014d)","plainTextFormattedCitation":" (Huttenhower et al., 2006; Schaefer et al., 2014d)","previouslyFormattedCitation":"(Huttenhower et al., 2006; Schaefer et al., 2014d)"},"properties":{"noteIndex":0},"schema":"https://github.com/citation-style-language/schema/raw/master/csl-citation.json"}</w:instrText>
      </w:r>
      <w:r w:rsidR="004A62BD">
        <w:fldChar w:fldCharType="separate"/>
      </w:r>
      <w:r w:rsidR="00A01009" w:rsidRPr="00A01009">
        <w:rPr>
          <w:noProof/>
        </w:rPr>
        <w:t xml:space="preserve"> (Huttenhower et al., 2006; Schaefer et al., 2014d)</w:t>
      </w:r>
      <w:r w:rsidR="004A62BD">
        <w:fldChar w:fldCharType="end"/>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4014DA45"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w:t>
      </w:r>
      <w:r>
        <w:lastRenderedPageBreak/>
        <w:t>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A01009">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p>
    <w:p w14:paraId="57866215" w14:textId="150E532A" w:rsidR="007255FD" w:rsidRDefault="00330ED2" w:rsidP="00D45AC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4C05A711"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A01009">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7576AC1D"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D45ACC">
      <w:pPr>
        <w:pStyle w:val="Heading3"/>
      </w:pPr>
      <w:r>
        <w:t xml:space="preserve">ZmRoot: A </w:t>
      </w:r>
      <w:r w:rsidR="009B716E">
        <w:t>genotypically diverse maize root co-expression network</w:t>
      </w:r>
    </w:p>
    <w:p w14:paraId="18ED2835" w14:textId="77777777" w:rsidR="003363AF" w:rsidRDefault="003363AF" w:rsidP="001C401A">
      <w:pPr>
        <w:spacing w:line="360" w:lineRule="auto"/>
        <w:rPr>
          <w:del w:id="92" w:author="rob" w:date="2018-08-12T15:20:00Z"/>
        </w:rPr>
      </w:pPr>
      <w:del w:id="93" w:author="rob" w:date="2018-08-12T15:20:00Z">
        <w:r w:rsidRPr="00C05203">
          <w:delText xml:space="preserve">Root RNA was extracted and sequenced from </w:delText>
        </w:r>
        <w:r w:rsidR="00831A27">
          <w:delText>48 diverse maize lines</w:delText>
        </w:r>
        <w:r w:rsidRPr="00C05203">
          <w:delText xml:space="preserve"> using TruSeq </w:delText>
        </w:r>
        <w:r w:rsidR="00480561">
          <w:delText>S</w:delText>
        </w:r>
        <w:r w:rsidRPr="00C05203">
          <w:delText xml:space="preserve">tranded RNA </w:delText>
        </w:r>
        <w:r w:rsidR="00480561">
          <w:delText>L</w:delText>
        </w:r>
        <w:r w:rsidRPr="00C05203">
          <w:delText xml:space="preserve">ibrary </w:delText>
        </w:r>
        <w:r w:rsidR="00480561">
          <w:delText>P</w:delText>
        </w:r>
        <w:r w:rsidRPr="00C05203">
          <w:delText>rep and Illumina HiSeq 100</w:delText>
        </w:r>
        <w:r w:rsidR="00797003">
          <w:delText>-bp paired-</w:delText>
        </w:r>
        <w:r w:rsidRPr="00C05203">
          <w:delText xml:space="preserve">end RNA </w:delText>
        </w:r>
        <w:r w:rsidR="00A605F7">
          <w:delText>s</w:delText>
        </w:r>
        <w:r w:rsidRPr="00C05203">
          <w:delText>equencing (RNA</w:delText>
        </w:r>
        <w:r w:rsidR="00797003">
          <w:delText>-</w:delText>
        </w:r>
        <w:r w:rsidRPr="00C05203">
          <w:delText>Seq) reads. Raw</w:delText>
        </w:r>
        <w:r w:rsidR="00831A27">
          <w:delText xml:space="preserve"> reads were deposited into the short read archive (SRA) under </w:delText>
        </w:r>
        <w:r w:rsidR="00A605F7">
          <w:delText>p</w:delText>
        </w:r>
        <w:r w:rsidR="00831A27">
          <w:delText xml:space="preserve">roject number </w:delText>
        </w:r>
        <w:r w:rsidR="00831A27" w:rsidRPr="00831A27">
          <w:delText>PRJNA304663</w:delText>
        </w:r>
        <w:r w:rsidR="00831A27">
          <w:delText xml:space="preserve">. </w:delText>
        </w:r>
        <w:r w:rsidR="00900D8F">
          <w:delText>Raw</w:delText>
        </w:r>
        <w:r w:rsidRPr="00C05203">
          <w:delText xml:space="preserve"> reads were passed through quality control using t</w:delText>
        </w:r>
        <w:r>
          <w:delText>he program AdapterRemoval</w:delText>
        </w:r>
        <w:r>
          <w:fldChar w:fldCharType="begin" w:fldLock="1"/>
        </w:r>
        <w:r w:rsidR="0018603E">
          <w:del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delInstrText>
        </w:r>
        <w:r>
          <w:fldChar w:fldCharType="separate"/>
        </w:r>
        <w:r w:rsidR="0018603E" w:rsidRPr="0018603E">
          <w:rPr>
            <w:noProof/>
          </w:rPr>
          <w:delText>[64]</w:delText>
        </w:r>
        <w:r>
          <w:fldChar w:fldCharType="end"/>
        </w:r>
        <w:r w:rsidR="00145345">
          <w:delText>,</w:delText>
        </w:r>
        <w:r>
          <w:delText xml:space="preserve"> </w:delText>
        </w:r>
        <w:r w:rsidRPr="00C05203">
          <w:delText>which collapses overlapping reads into high</w:delText>
        </w:r>
        <w:r w:rsidR="00A605F7">
          <w:delText>-</w:delText>
        </w:r>
        <w:r w:rsidRPr="00C05203">
          <w:delText xml:space="preserve">quality single reads while also trimming residual PCR adapters. Reads were </w:delText>
        </w:r>
        <w:r w:rsidR="000F6DE2">
          <w:delText xml:space="preserve">then </w:delText>
        </w:r>
        <w:r w:rsidRPr="00C05203">
          <w:delText xml:space="preserve">mapped to the </w:delText>
        </w:r>
        <w:r w:rsidR="00A605F7">
          <w:delText>m</w:delText>
        </w:r>
        <w:r w:rsidRPr="00C05203">
          <w:delText xml:space="preserve">aize 5b reference genome using </w:delText>
        </w:r>
        <w:r w:rsidRPr="00BE2819">
          <w:delText>BWA</w:delText>
        </w:r>
        <w:r w:rsidRPr="00BE2819">
          <w:fldChar w:fldCharType="begin" w:fldLock="1"/>
        </w:r>
        <w:r w:rsidR="0018603E">
          <w:del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delInstrText>
        </w:r>
        <w:r w:rsidRPr="00BE2819">
          <w:fldChar w:fldCharType="separate"/>
        </w:r>
        <w:r w:rsidR="0018603E" w:rsidRPr="0018603E">
          <w:rPr>
            <w:noProof/>
          </w:rPr>
          <w:delText>[65,66]</w:delText>
        </w:r>
        <w:r w:rsidRPr="00BE2819">
          <w:fldChar w:fldCharType="end"/>
        </w:r>
        <w:r w:rsidR="000F6DE2">
          <w:delText>,</w:delText>
        </w:r>
        <w:r w:rsidRPr="00C05203">
          <w:delText xml:space="preserve"> PCR duplicates were detected and removed, and then realignment was performed across detected insertions and deletions</w:delText>
        </w:r>
        <w:r w:rsidR="00A605F7">
          <w:delText>,</w:delText>
        </w:r>
        <w:r w:rsidRPr="00C05203">
          <w:delText xml:space="preserve"> resulting in</w:delText>
        </w:r>
        <w:r>
          <w:delText xml:space="preserve"> between 14 and 30 million high-</w:delText>
        </w:r>
        <w:r w:rsidRPr="00C05203">
          <w:delText>quality,</w:delText>
        </w:r>
        <w:r w:rsidR="0093253C">
          <w:delText xml:space="preserve"> unique nuclear reads per accession</w:delText>
        </w:r>
        <w:r w:rsidRPr="00C05203">
          <w:delText xml:space="preserve">. </w:delText>
        </w:r>
        <w:r>
          <w:delText>T</w:delText>
        </w:r>
        <w:r w:rsidR="0093253C">
          <w:delText>wo accessions</w:delText>
        </w:r>
        <w:r w:rsidRPr="00C05203">
          <w:delText xml:space="preserve"> were dropped due to low coverage</w:delText>
        </w:r>
        <w:r w:rsidR="00A605F7">
          <w:delText>,</w:delText>
        </w:r>
        <w:r w:rsidRPr="00C05203">
          <w:delText xml:space="preserve"> bringing the total num</w:delText>
        </w:r>
        <w:r w:rsidR="0093253C">
          <w:delText>ber</w:delText>
        </w:r>
        <w:r w:rsidRPr="00C05203">
          <w:delText xml:space="preserve"> to 46.</w:delText>
        </w:r>
      </w:del>
    </w:p>
    <w:p w14:paraId="20B3BB21" w14:textId="078F9034" w:rsidR="00740204" w:rsidRDefault="009E5CE9" w:rsidP="001C401A">
      <w:pPr>
        <w:spacing w:line="360" w:lineRule="auto"/>
        <w:rPr>
          <w:ins w:id="94" w:author="rob" w:date="2018-08-12T15:20:00Z"/>
        </w:rPr>
      </w:pPr>
      <w:ins w:id="95" w:author="rob" w:date="2018-08-12T15:20:00Z">
        <w:r>
          <w:lastRenderedPageBreak/>
          <w:t>Plants were grown from 48 diverse maize accessions: (</w:t>
        </w:r>
        <w:r w:rsidRPr="002B3003">
          <w:t>A5554, B57, B73, B76, B97, CML103, CML108, CML157Q, CML158Q, CML228, CML277, CML311, CML322, CML341, CML69, CMl333, F2834T, F70NY2011,</w:t>
        </w:r>
        <w:r>
          <w:t xml:space="preserve"> H84, H95</w:t>
        </w:r>
        <w:r w:rsidRPr="002B3003">
          <w:t xml:space="preserve"> HP301, HY, IL14H, KY21, KY228, Ki11, Ki3, Ki44, M162W, M37W, MO17, MO18W, MS71, NC260, NC350, NC358, NC360, OH40B, OH43, OH7B, P39, SC357, T2I16, TX303, TZi8, U267Y, W22, W64A</w:t>
        </w:r>
        <w:r>
          <w:t>). Lines were selected to span a diverse panel starting with the 25 NAM parents, then adding more diverse lines that were at the extreme of accumulation for at least one element. 2-3 p</w:t>
        </w:r>
        <w:r w:rsidRPr="00576E10">
          <w:t>lants</w:t>
        </w:r>
        <w:r>
          <w:t xml:space="preserve"> per genotype were distributed to independent trays and</w:t>
        </w:r>
        <w:r w:rsidRPr="00576E10">
          <w:t xml:space="preserve"> grown in the</w:t>
        </w:r>
        <w:r>
          <w:t xml:space="preserve"> greenhouse soil mixture for</w:t>
        </w:r>
        <w:r w:rsidRPr="00576E10">
          <w:t xml:space="preserve"> 2 weeks and a 1-2 inch section of the root ~1 inch below</w:t>
        </w:r>
        <w:r w:rsidRPr="001B4699">
          <w:t xml:space="preserve"> the soil surface was collected</w:t>
        </w:r>
        <w:r>
          <w:t xml:space="preserve"> and frozen in liquid nitrogen. Roots were ground in liquid nitrogen and RNA was extracted using trizol. Sample quality was checked on a bioanalyzer, and then 2 samples per genotype were pooled before library construction.</w:t>
        </w:r>
        <w:r w:rsidR="000B6221">
          <w:t xml:space="preserve"> </w:t>
        </w:r>
        <w:r>
          <w:t xml:space="preserve">Library construction and sequencing were done at the UMN sequencing core. </w:t>
        </w:r>
        <w:r w:rsidRPr="00C05203">
          <w:t>RNA was extracted and sequenced</w:t>
        </w:r>
        <w:r>
          <w:t xml:space="preserve"> in triplicate and multiplexed across 11 barcoded, multiplexed sequencing lanes</w:t>
        </w:r>
        <w:r w:rsidRPr="00C05203">
          <w:t xml:space="preserve"> using TruSeq </w:t>
        </w:r>
        <w:r>
          <w:t>S</w:t>
        </w:r>
        <w:r w:rsidRPr="00C05203">
          <w:t xml:space="preserve">tranded RNA </w:t>
        </w:r>
        <w:r>
          <w:t>L</w:t>
        </w:r>
        <w:r w:rsidRPr="00C05203">
          <w:t xml:space="preserve">ibrary </w:t>
        </w:r>
        <w:r>
          <w:t>P</w:t>
        </w:r>
        <w:r w:rsidRPr="00C05203">
          <w:t>rep and Illumina HiSeq 100</w:t>
        </w:r>
        <w:r>
          <w:t>-bp paired-</w:t>
        </w:r>
        <w:r w:rsidRPr="00C05203">
          <w:t xml:space="preserve">end RNA </w:t>
        </w:r>
        <w:r>
          <w:t>s</w:t>
        </w:r>
        <w:r w:rsidRPr="00C05203">
          <w:t>equencing (RNA</w:t>
        </w:r>
        <w:r>
          <w:t>-</w:t>
        </w:r>
        <w:r w:rsidRPr="00C05203">
          <w:t>Seq) reads.</w:t>
        </w:r>
        <w:r>
          <w:t xml:space="preserve"> Each library was split across two different Illumina HiSeq2000 lanes (between 6-10 lines multiplexed per lane) totaling 10 lanes with a final lane including all the libraries to help eliminate technical artifacts.</w:t>
        </w:r>
        <w:r w:rsidRPr="00C05203">
          <w:t xml:space="preserve"> Raw</w:t>
        </w:r>
        <w:r>
          <w:t xml:space="preserve"> reads were deposited into the short read archive (SRA) under project number </w:t>
        </w:r>
        <w:r w:rsidRPr="00831A27">
          <w:t>PRJNA304663</w:t>
        </w:r>
        <w:r>
          <w:t>.</w:t>
        </w:r>
        <w:r w:rsidR="000B6221">
          <w:t xml:space="preserve"> </w:t>
        </w:r>
        <w:r w:rsidR="00831A27">
          <w:t xml:space="preserve"> </w:t>
        </w:r>
      </w:ins>
    </w:p>
    <w:p w14:paraId="3C08C986" w14:textId="488A40BE" w:rsidR="003363AF" w:rsidRDefault="00900D8F" w:rsidP="001C401A">
      <w:pPr>
        <w:spacing w:line="360" w:lineRule="auto"/>
        <w:rPr>
          <w:ins w:id="96" w:author="rob" w:date="2018-08-12T15:20:00Z"/>
        </w:rPr>
      </w:pPr>
      <w:ins w:id="97" w:author="rob" w:date="2018-08-12T15:20:00Z">
        <w:r>
          <w:t>Raw</w:t>
        </w:r>
        <w:r w:rsidR="003363AF" w:rsidRPr="00C05203">
          <w:t xml:space="preserve"> reads were passed through quality control using t</w:t>
        </w:r>
        <w:r w:rsidR="003363AF">
          <w:t>he program AdapterRemoval</w:t>
        </w:r>
        <w:r w:rsidR="003363AF">
          <w:fldChar w:fldCharType="begin" w:fldLock="1"/>
        </w:r>
        <w:r w:rsidR="00A01009">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 (Lindgreen, 2012)","plainTextFormattedCitation":" (Lindgreen, 2012)","previouslyFormattedCitation":"(Lindgreen, 2012)"},"properties":{"noteIndex":0},"schema":"https://github.com/citation-style-language/schema/raw/master/csl-citation.json"}</w:instrText>
        </w:r>
        <w:r w:rsidR="003363AF">
          <w:fldChar w:fldCharType="separate"/>
        </w:r>
        <w:r w:rsidR="00A01009" w:rsidRPr="00A01009">
          <w:rPr>
            <w:noProof/>
          </w:rPr>
          <w:t xml:space="preserve"> (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r w:rsidR="00A01009">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 (Li and Durbin, 2009; Schubert et al., 2014)","plainTextFormattedCitation":" (Li and Durbin, 2009; Schubert et al., 2014)","previouslyFormattedCitation":"(Li and Durbin, 2009; Schubert et al., 2014)"},"properties":{"noteIndex":0},"schema":"https://github.com/citation-style-language/schema/raw/master/csl-citation.json"}</w:instrText>
        </w:r>
        <w:r w:rsidR="003363AF" w:rsidRPr="00BE2819">
          <w:fldChar w:fldCharType="separate"/>
        </w:r>
        <w:r w:rsidR="00A01009" w:rsidRPr="00A01009">
          <w:rPr>
            <w:noProof/>
          </w:rPr>
          <w:t xml:space="preserve">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r w:rsidR="005F4FF4">
          <w:t xml:space="preserve"> (H84 and H95)</w:t>
        </w:r>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ins>
    </w:p>
    <w:p w14:paraId="3827FE16" w14:textId="665BEAF9"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A01009">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 (Anders et al., 2014)","plainTextFormattedCitation":" (Anders et al., 2014)","previouslyFormattedCitation":"(Anders et al., 2014)"},"properties":{"noteIndex":0},"schema":"https://github.com/citation-style-language/schema/raw/master/csl-citation.json"}</w:instrText>
      </w:r>
      <w:r>
        <w:fldChar w:fldCharType="separate"/>
      </w:r>
      <w:r w:rsidR="00A01009" w:rsidRPr="00A01009">
        <w:rPr>
          <w:noProof/>
        </w:rPr>
        <w:t xml:space="preserve"> (Anders et al., 2014)</w:t>
      </w:r>
      <w:r>
        <w:fldChar w:fldCharType="end"/>
      </w:r>
      <w:r w:rsidR="009C2CAC">
        <w:t>,</w:t>
      </w:r>
      <w:r w:rsidR="0018603E">
        <w:t xml:space="preserve"> available on GitHub</w:t>
      </w:r>
      <w:r w:rsidR="0018603E">
        <w:fldChar w:fldCharType="begin" w:fldLock="1"/>
      </w:r>
      <w:r w:rsidR="00A01009">
        <w:instrText>ADDIN CSL_CITATION {"citationItems":[{"id":"ITEM-1","itemData":{"URL":"http://github.com/schae234/MixedHTSeq","id":"ITEM-1","issued":{"date-parts":[["0"]]},"title":"MixedHTSeq GitHub Repository","type":"webpage"},"uris":["http://www.mendeley.com/documents/?uuid=782f41e0-9596-4ec9-9208-0f85bc548a93","http://www.mendeley.com/documents/?uuid=0afc761f-cebc-43d4-b03a-dbb8a0111fb5"]}],"mendeley":{"formattedCitation":" (MixedHTSeq GitHub Repository)","plainTextFormattedCitation":" (MixedHTSeq GitHub Repository)","previouslyFormattedCitation":"(MixedHTSeq GitHub Repository)"},"properties":{"noteIndex":0},"schema":"https://github.com/citation-style-language/schema/raw/master/csl-citation.json"}</w:instrText>
      </w:r>
      <w:r w:rsidR="0018603E">
        <w:fldChar w:fldCharType="separate"/>
      </w:r>
      <w:r w:rsidR="00A01009" w:rsidRPr="00A01009">
        <w:rPr>
          <w:noProof/>
        </w:rPr>
        <w:t xml:space="preserve"> (MixedHTSeq GitHub Repository)</w:t>
      </w:r>
      <w:r w:rsidR="0018603E">
        <w:fldChar w:fldCharType="end"/>
      </w:r>
      <w:r w:rsidRPr="002A34B2">
        <w:t xml:space="preserve">. Raw FPKM tables were </w:t>
      </w:r>
      <w:r w:rsidRPr="002A34B2">
        <w:lastRenderedPageBreak/>
        <w:t>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98" w:author="rob" w:date="2018-08-12T15:20:00Z">
        <w:r w:rsidR="006149CD">
          <w:t xml:space="preserve">GO terms with </w:t>
        </w:r>
      </w:ins>
      <w:r w:rsidR="006149CD">
        <w:t xml:space="preserve">significantly co-expressed </w:t>
      </w:r>
      <w:del w:id="99" w:author="rob" w:date="2018-08-12T15:20:00Z">
        <w:r w:rsidR="00C275C7">
          <w:delText xml:space="preserve">GO </w:delText>
        </w:r>
        <w:r w:rsidR="00F92705">
          <w:delText>t</w:delText>
        </w:r>
        <w:r w:rsidR="00C275C7">
          <w:delText>erms</w:delText>
        </w:r>
      </w:del>
      <w:ins w:id="100" w:author="rob" w:date="2018-08-12T15:20:00Z">
        <w:r w:rsidR="006149CD">
          <w:t>genes</w:t>
        </w:r>
      </w:ins>
      <w:r w:rsidR="006149CD" w:rsidDel="006149CD">
        <w:t xml:space="preserve"> </w:t>
      </w:r>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416E74">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416E74">
      <w:pPr>
        <w:pStyle w:val="Heading2"/>
      </w:pPr>
      <w:r w:rsidRPr="004727BA">
        <w:t xml:space="preserve">Calculating </w:t>
      </w:r>
      <w:r w:rsidR="008533FD">
        <w:t>subnetwork density and locality</w:t>
      </w:r>
    </w:p>
    <w:p w14:paraId="5DA9001F" w14:textId="6D6B851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w:t>
      </w:r>
      <w:del w:id="101" w:author="rob" w:date="2018-08-12T15:20:00Z">
        <w:r w:rsidR="00054501">
          <w:delText>off</w:delText>
        </w:r>
      </w:del>
      <w:ins w:id="102" w:author="rob" w:date="2018-08-12T15:20:00Z">
        <w:r w:rsidR="00054501">
          <w:t>o</w:t>
        </w:r>
        <w:r w:rsidR="000B728A">
          <w:t>n</w:t>
        </w:r>
      </w:ins>
      <w:r w:rsidR="00054501">
        <w:t xml:space="preserve">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11664D2C" w14:textId="77777777" w:rsidR="00F40E28" w:rsidRDefault="00F40E28" w:rsidP="00D45ACC">
      <w:pPr>
        <w:pStyle w:val="Heading3"/>
      </w:pPr>
      <w:bookmarkStart w:id="103" w:name="_Ref447101528"/>
      <w:r w:rsidRPr="0045686C">
        <w:lastRenderedPageBreak/>
        <w:t>Eq.</w:t>
      </w:r>
      <w:r>
        <w:t xml:space="preserve"> </w:t>
      </w:r>
      <w:r w:rsidRPr="0045686C">
        <w:t>1</w:t>
      </w:r>
      <w:bookmarkEnd w:id="103"/>
    </w:p>
    <w:p w14:paraId="1CAB558C" w14:textId="50DE82B3" w:rsidR="00F40E28" w:rsidRDefault="00F40E28">
      <w:pPr>
        <w:spacing w:line="360" w:lineRule="auto"/>
        <w:ind w:firstLine="720"/>
        <w:jc w:val="left"/>
        <w:pPrChange w:id="104" w:author="rob" w:date="2018-08-12T15:20:00Z">
          <w:pPr>
            <w:spacing w:line="360" w:lineRule="auto"/>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w:del w:id="105" w:author="rob" w:date="2018-08-12T15:20:00Z">
              <m:rPr>
                <m:sty m:val="p"/>
              </m:rPr>
              <w:rPr>
                <w:rFonts w:ascii="Cambria Math" w:hAnsi="Cambria Math"/>
              </w:rPr>
              <m:t>=</m:t>
            </w:del>
          </m:r>
          <m:f>
            <m:fPr>
              <m:ctrlPr>
                <w:del w:id="106" w:author="rob" w:date="2018-08-12T15:20:00Z">
                  <w:rPr>
                    <w:rFonts w:ascii="Cambria Math" w:hAnsi="Cambria Math"/>
                  </w:rPr>
                </w:del>
              </m:ctrlPr>
            </m:fPr>
            <m:num>
              <m:bar>
                <m:barPr>
                  <m:pos m:val="top"/>
                  <m:ctrlPr>
                    <w:del w:id="107" w:author="rob" w:date="2018-08-12T15:20:00Z">
                      <w:rPr>
                        <w:rFonts w:ascii="Cambria Math" w:hAnsi="Cambria Math"/>
                      </w:rPr>
                    </w:del>
                  </m:ctrlPr>
                </m:barPr>
                <m:e>
                  <m:r>
                    <w:del w:id="108" w:author="rob" w:date="2018-08-12T15:20:00Z">
                      <w:rPr>
                        <w:rFonts w:ascii="Cambria Math" w:hAnsi="Cambria Math"/>
                      </w:rPr>
                      <m:t>X</m:t>
                    </w:del>
                  </m:r>
                </m:e>
              </m:bar>
              <m:r>
                <w:del w:id="109" w:author="rob" w:date="2018-08-12T15:20:00Z">
                  <m:rPr>
                    <m:sty m:val="p"/>
                  </m:rPr>
                  <w:rPr>
                    <w:rFonts w:ascii="Cambria Math" w:hAnsi="Cambria Math"/>
                  </w:rPr>
                  <m:t>-</m:t>
                </w:del>
              </m:r>
              <m:r>
                <w:del w:id="110" w:author="rob" w:date="2018-08-12T15:20:00Z">
                  <w:rPr>
                    <w:rFonts w:ascii="Cambria Math" w:hAnsi="Cambria Math"/>
                  </w:rPr>
                  <m:t>E</m:t>
                </w:del>
              </m:r>
              <m:r>
                <w:del w:id="111" w:author="rob" w:date="2018-08-12T15:20:00Z">
                  <m:rPr>
                    <m:sty m:val="p"/>
                  </m:rPr>
                  <w:rPr>
                    <w:rFonts w:ascii="Cambria Math" w:hAnsi="Cambria Math"/>
                  </w:rPr>
                  <m:t>(</m:t>
                </w:del>
              </m:r>
              <m:r>
                <w:del w:id="112" w:author="rob" w:date="2018-08-12T15:20:00Z">
                  <w:rPr>
                    <w:rFonts w:ascii="Cambria Math" w:hAnsi="Cambria Math"/>
                  </w:rPr>
                  <m:t>X</m:t>
                </w:del>
              </m:r>
              <m:r>
                <w:del w:id="113" w:author="rob" w:date="2018-08-12T15:20:00Z">
                  <m:rPr>
                    <m:sty m:val="p"/>
                  </m:rPr>
                  <w:rPr>
                    <w:rFonts w:ascii="Cambria Math" w:hAnsi="Cambria Math"/>
                  </w:rPr>
                  <m:t>)</m:t>
                </w:del>
              </m:r>
            </m:num>
            <m:den>
              <m:r>
                <w:del w:id="114" w:author="rob" w:date="2018-08-12T15:20:00Z">
                  <w:rPr>
                    <w:rFonts w:ascii="Cambria Math" w:hAnsi="Cambria Math"/>
                  </w:rPr>
                  <m:t>σ</m:t>
                </w:del>
              </m:r>
              <m:r>
                <w:del w:id="115" w:author="rob" w:date="2018-08-12T15:20:00Z">
                  <m:rPr>
                    <m:sty m:val="p"/>
                  </m:rPr>
                  <w:rPr>
                    <w:rFonts w:ascii="Cambria Math" w:hAnsi="Cambria Math"/>
                  </w:rPr>
                  <m:t>(</m:t>
                </w:del>
              </m:r>
              <m:r>
                <w:del w:id="116" w:author="rob" w:date="2018-08-12T15:20:00Z">
                  <w:rPr>
                    <w:rFonts w:ascii="Cambria Math" w:hAnsi="Cambria Math"/>
                  </w:rPr>
                  <m:t>X</m:t>
                </w:del>
              </m:r>
              <m:r>
                <w:del w:id="117" w:author="rob" w:date="2018-08-12T15:20:00Z">
                  <m:rPr>
                    <m:sty m:val="p"/>
                  </m:rPr>
                  <w:rPr>
                    <w:rFonts w:ascii="Cambria Math" w:hAnsi="Cambria Math"/>
                  </w:rPr>
                  <m:t>)/</m:t>
                </w:del>
              </m:r>
              <m:rad>
                <m:radPr>
                  <m:degHide m:val="1"/>
                  <m:ctrlPr>
                    <w:del w:id="118" w:author="rob" w:date="2018-08-12T15:20:00Z">
                      <w:rPr>
                        <w:rFonts w:ascii="Cambria Math" w:hAnsi="Cambria Math"/>
                      </w:rPr>
                    </w:del>
                  </m:ctrlPr>
                </m:radPr>
                <m:deg/>
                <m:e>
                  <m:r>
                    <w:del w:id="119" w:author="rob" w:date="2018-08-12T15:20:00Z">
                      <w:rPr>
                        <w:rFonts w:ascii="Cambria Math" w:hAnsi="Cambria Math"/>
                      </w:rPr>
                      <m:t>N</m:t>
                    </w:del>
                  </m:r>
                </m:e>
              </m:rad>
            </m:den>
          </m:f>
          <m:r>
            <w:ins w:id="120" w:author="rob" w:date="2018-08-12T15:20:00Z">
              <w:rPr>
                <w:rFonts w:ascii="Cambria Math" w:hAnsi="Cambria Math"/>
              </w:rPr>
              <m:t>( subnetwork S)</m:t>
            </w:ins>
          </m:r>
          <m:r>
            <w:ins w:id="121" w:author="rob" w:date="2018-08-12T15:20:00Z">
              <m:rPr>
                <m:sty m:val="p"/>
              </m:rPr>
              <w:rPr>
                <w:rFonts w:ascii="Cambria Math" w:hAnsi="Cambria Math"/>
              </w:rPr>
              <m:t>=</m:t>
            </w:ins>
          </m:r>
          <m:f>
            <m:fPr>
              <m:ctrlPr>
                <w:ins w:id="122" w:author="rob" w:date="2018-08-12T15:20:00Z">
                  <w:rPr>
                    <w:rFonts w:ascii="Cambria Math" w:hAnsi="Cambria Math"/>
                  </w:rPr>
                </w:ins>
              </m:ctrlPr>
            </m:fPr>
            <m:num>
              <m:d>
                <m:dPr>
                  <m:ctrlPr>
                    <w:ins w:id="123" w:author="rob" w:date="2018-08-12T15:20:00Z">
                      <w:rPr>
                        <w:rFonts w:ascii="Cambria Math" w:hAnsi="Cambria Math"/>
                      </w:rPr>
                    </w:ins>
                  </m:ctrlPr>
                </m:dPr>
                <m:e>
                  <m:nary>
                    <m:naryPr>
                      <m:chr m:val="∑"/>
                      <m:limLoc m:val="undOvr"/>
                      <m:supHide m:val="1"/>
                      <m:ctrlPr>
                        <w:ins w:id="124" w:author="rob" w:date="2018-08-12T15:20:00Z">
                          <w:rPr>
                            <w:rFonts w:ascii="Cambria Math" w:hAnsi="Cambria Math"/>
                          </w:rPr>
                        </w:ins>
                      </m:ctrlPr>
                    </m:naryPr>
                    <m:sub>
                      <m:r>
                        <w:ins w:id="125" w:author="rob" w:date="2018-08-12T15:20:00Z">
                          <w:rPr>
                            <w:rFonts w:ascii="Cambria Math" w:hAnsi="Cambria Math"/>
                          </w:rPr>
                          <m:t xml:space="preserve">all genes i ∈ S </m:t>
                        </w:ins>
                      </m:r>
                    </m:sub>
                    <m:sup/>
                    <m:e>
                      <m:sSub>
                        <m:sSubPr>
                          <m:ctrlPr>
                            <w:ins w:id="126" w:author="rob" w:date="2018-08-12T15:20:00Z">
                              <w:rPr>
                                <w:rFonts w:ascii="Cambria Math" w:hAnsi="Cambria Math"/>
                                <w:i/>
                              </w:rPr>
                            </w:ins>
                          </m:ctrlPr>
                        </m:sSubPr>
                        <m:e>
                          <m:r>
                            <w:ins w:id="127" w:author="rob" w:date="2018-08-12T15:20:00Z">
                              <w:rPr>
                                <w:rFonts w:ascii="Cambria Math" w:hAnsi="Cambria Math"/>
                              </w:rPr>
                              <m:t xml:space="preserve"> </m:t>
                            </w:ins>
                          </m:r>
                          <m:nary>
                            <m:naryPr>
                              <m:chr m:val="∑"/>
                              <m:limLoc m:val="undOvr"/>
                              <m:supHide m:val="1"/>
                              <m:ctrlPr>
                                <w:ins w:id="128" w:author="rob" w:date="2018-08-12T15:20:00Z">
                                  <w:rPr>
                                    <w:rFonts w:ascii="Cambria Math" w:hAnsi="Cambria Math"/>
                                    <w:i/>
                                  </w:rPr>
                                </w:ins>
                              </m:ctrlPr>
                            </m:naryPr>
                            <m:sub>
                              <m:r>
                                <w:ins w:id="129" w:author="rob" w:date="2018-08-12T15:20:00Z">
                                  <w:rPr>
                                    <w:rFonts w:ascii="Cambria Math" w:hAnsi="Cambria Math"/>
                                  </w:rPr>
                                  <m:t xml:space="preserve">all genes j ≠i ∈ S </m:t>
                                </w:ins>
                              </m:r>
                            </m:sub>
                            <m:sup/>
                            <m:e>
                              <m:r>
                                <w:ins w:id="130" w:author="rob" w:date="2018-08-12T15:20:00Z">
                                  <w:rPr>
                                    <w:rFonts w:ascii="Cambria Math" w:hAnsi="Cambria Math"/>
                                  </w:rPr>
                                  <m:t>w</m:t>
                                </w:ins>
                              </m:r>
                            </m:e>
                          </m:nary>
                        </m:e>
                        <m:sub>
                          <m:r>
                            <w:ins w:id="131" w:author="rob" w:date="2018-08-12T15:20:00Z">
                              <w:rPr>
                                <w:rFonts w:ascii="Cambria Math" w:hAnsi="Cambria Math"/>
                              </w:rPr>
                              <m:t>ij</m:t>
                            </w:ins>
                          </m:r>
                        </m:sub>
                      </m:sSub>
                    </m:e>
                  </m:nary>
                </m:e>
              </m:d>
            </m:num>
            <m:den>
              <m:d>
                <m:dPr>
                  <m:ctrlPr>
                    <w:ins w:id="132" w:author="rob" w:date="2018-08-12T15:20:00Z">
                      <w:rPr>
                        <w:rFonts w:ascii="Cambria Math" w:hAnsi="Cambria Math"/>
                        <w:i/>
                      </w:rPr>
                    </w:ins>
                  </m:ctrlPr>
                </m:dPr>
                <m:e>
                  <m:f>
                    <m:fPr>
                      <m:ctrlPr>
                        <w:ins w:id="133" w:author="rob" w:date="2018-08-12T15:20:00Z">
                          <w:rPr>
                            <w:rFonts w:ascii="Cambria Math" w:hAnsi="Cambria Math"/>
                            <w:i/>
                          </w:rPr>
                        </w:ins>
                      </m:ctrlPr>
                    </m:fPr>
                    <m:num>
                      <m:r>
                        <w:ins w:id="134" w:author="rob" w:date="2018-08-12T15:20:00Z">
                          <w:rPr>
                            <w:rFonts w:ascii="Cambria Math" w:hAnsi="Cambria Math"/>
                          </w:rPr>
                          <m:t>1</m:t>
                        </w:ins>
                      </m:r>
                    </m:num>
                    <m:den>
                      <m:rad>
                        <m:radPr>
                          <m:degHide m:val="1"/>
                          <m:ctrlPr>
                            <w:ins w:id="135" w:author="rob" w:date="2018-08-12T15:20:00Z">
                              <w:rPr>
                                <w:rFonts w:ascii="Cambria Math" w:hAnsi="Cambria Math"/>
                              </w:rPr>
                            </w:ins>
                          </m:ctrlPr>
                        </m:radPr>
                        <m:deg/>
                        <m:e>
                          <m:sSub>
                            <m:sSubPr>
                              <m:ctrlPr>
                                <w:ins w:id="136" w:author="rob" w:date="2018-08-12T15:20:00Z">
                                  <w:rPr>
                                    <w:rFonts w:ascii="Cambria Math" w:hAnsi="Cambria Math"/>
                                    <w:i/>
                                  </w:rPr>
                                </w:ins>
                              </m:ctrlPr>
                            </m:sSubPr>
                            <m:e>
                              <m:r>
                                <w:ins w:id="137" w:author="rob" w:date="2018-08-12T15:20:00Z">
                                  <w:rPr>
                                    <w:rFonts w:ascii="Cambria Math" w:hAnsi="Cambria Math"/>
                                  </w:rPr>
                                  <m:t>N</m:t>
                                </w:ins>
                              </m:r>
                            </m:e>
                            <m:sub>
                              <m:r>
                                <w:ins w:id="138" w:author="rob" w:date="2018-08-12T15:20:00Z">
                                  <w:rPr>
                                    <w:rFonts w:ascii="Cambria Math" w:hAnsi="Cambria Math"/>
                                  </w:rPr>
                                  <m:t>e</m:t>
                                </w:ins>
                              </m:r>
                            </m:sub>
                          </m:sSub>
                        </m:e>
                      </m:rad>
                    </m:den>
                  </m:f>
                </m:e>
              </m:d>
            </m:den>
          </m:f>
        </m:oMath>
      </m:oMathPara>
    </w:p>
    <w:p w14:paraId="73FD970D" w14:textId="5431E1C1" w:rsidR="00F40E28" w:rsidRPr="00EF5E7C" w:rsidRDefault="00F40E28">
      <w:pPr>
        <w:spacing w:line="360" w:lineRule="auto"/>
        <w:pPrChange w:id="139" w:author="rob" w:date="2018-08-12T15:20:00Z">
          <w:pPr>
            <w:pStyle w:val="Subtitle"/>
            <w:spacing w:line="360" w:lineRule="auto"/>
          </w:pPr>
        </w:pPrChange>
      </w:pPr>
      <w:r>
        <w:t xml:space="preserve">where </w:t>
      </w:r>
      <w:del w:id="140" w:author="rob" w:date="2018-08-12T15:20:00Z">
        <w:r w:rsidR="00065C7F">
          <w:delText>X</w:delText>
        </w:r>
        <w:r w:rsidR="00DE503E">
          <w:delText>-bar</w:delText>
        </w:r>
      </w:del>
      <m:oMath>
        <m:sSub>
          <m:sSubPr>
            <m:ctrlPr>
              <w:ins w:id="141" w:author="rob" w:date="2018-08-12T15:20:00Z">
                <w:rPr>
                  <w:rFonts w:ascii="Cambria Math" w:hAnsi="Cambria Math"/>
                  <w:i/>
                </w:rPr>
              </w:ins>
            </m:ctrlPr>
          </m:sSubPr>
          <m:e>
            <m:r>
              <w:ins w:id="142" w:author="rob" w:date="2018-08-12T15:20:00Z">
                <w:rPr>
                  <w:rFonts w:ascii="Cambria Math" w:hAnsi="Cambria Math"/>
                </w:rPr>
                <m:t xml:space="preserve"> w</m:t>
              </w:ins>
            </m:r>
          </m:e>
          <m:sub>
            <m:r>
              <w:ins w:id="143" w:author="rob" w:date="2018-08-12T15:20:00Z">
                <w:rPr>
                  <w:rFonts w:ascii="Cambria Math" w:hAnsi="Cambria Math"/>
                </w:rPr>
                <m:t>ij</m:t>
              </w:ins>
            </m:r>
          </m:sub>
        </m:sSub>
      </m:oMath>
      <w:r>
        <w:t xml:space="preserve"> is the </w:t>
      </w:r>
      <w:del w:id="144" w:author="rob" w:date="2018-08-12T15:20:00Z">
        <w:r w:rsidR="00B61C0C">
          <w:delText>calculated,</w:delText>
        </w:r>
        <w:r w:rsidR="00065C7F" w:rsidRPr="00065C7F">
          <w:delText xml:space="preserve"> mean </w:delText>
        </w:r>
        <w:r w:rsidR="00065C7F">
          <w:delText>subnetwork interaction</w:delText>
        </w:r>
      </w:del>
      <w:ins w:id="145" w:author="rob" w:date="2018-08-12T15:20:00Z">
        <w:r>
          <w:t>co-expression</w:t>
        </w:r>
      </w:ins>
      <w:r>
        <w:t xml:space="preserve"> score </w:t>
      </w:r>
      <w:ins w:id="146" w:author="rob" w:date="2018-08-12T15:20:00Z">
        <w:r>
          <w:t xml:space="preserve">between genes </w:t>
        </w:r>
        <w:r>
          <w:rPr>
            <w:i/>
          </w:rPr>
          <w:t>i</w:t>
        </w:r>
        <w:r>
          <w:t xml:space="preserve"> </w:t>
        </w:r>
      </w:ins>
      <w:r>
        <w:t xml:space="preserve">and </w:t>
      </w:r>
      <w:del w:id="147" w:author="rob" w:date="2018-08-12T15:20:00Z">
        <w:r w:rsidR="005822E6" w:rsidRPr="00A2437F">
          <w:rPr>
            <w:i/>
          </w:rPr>
          <w:delText>N</w:delText>
        </w:r>
      </w:del>
      <w:ins w:id="148" w:author="rob" w:date="2018-08-12T15:20:00Z">
        <w:r w:rsidRPr="008C6A18">
          <w:rPr>
            <w:i/>
          </w:rPr>
          <w:t>j</w:t>
        </w:r>
        <w:r w:rsidRPr="00065C7F">
          <w:t xml:space="preserve"> </w:t>
        </w:r>
        <w:r w:rsidRPr="00A2437F">
          <w:rPr>
            <w:i/>
          </w:rPr>
          <w:t>N</w:t>
        </w:r>
        <w:r w:rsidRPr="008C6A18">
          <w:rPr>
            <w:i/>
            <w:vertAlign w:val="subscript"/>
          </w:rPr>
          <w:t>e</w:t>
        </w:r>
      </w:ins>
      <w:r w:rsidRPr="00065C7F">
        <w:t xml:space="preserve"> is the number of </w:t>
      </w:r>
      <w:del w:id="149" w:author="rob" w:date="2018-08-12T15:20:00Z">
        <w:r w:rsidR="005822E6" w:rsidRPr="00065C7F">
          <w:delText>interactions</w:delText>
        </w:r>
      </w:del>
      <w:ins w:id="150" w:author="rob" w:date="2018-08-12T15:20:00Z">
        <w:r>
          <w:t>total number of pairwise, non-self gene combinations</w:t>
        </w:r>
      </w:ins>
      <w:r>
        <w:t xml:space="preserve"> </w:t>
      </w:r>
      <w:r w:rsidRPr="00065C7F">
        <w:t>in the subnetwork</w:t>
      </w:r>
      <w:r>
        <w:t xml:space="preserve">. </w:t>
      </w:r>
      <w:del w:id="151" w:author="rob" w:date="2018-08-12T15:20:00Z">
        <w:r w:rsidR="005822E6">
          <w:delText xml:space="preserve">As the interaction data </w:delText>
        </w:r>
        <w:r w:rsidR="009C2CAC">
          <w:delText xml:space="preserve">were </w:delText>
        </w:r>
        <w:r w:rsidR="005822E6">
          <w:delText>standard normalized,</w:delText>
        </w:r>
        <w:r w:rsidR="00065C7F">
          <w:delText xml:space="preserve"> </w:delText>
        </w:r>
        <w:r w:rsidR="005822E6">
          <w:delText xml:space="preserve">the </w:delText>
        </w:r>
        <w:r w:rsidR="00065C7F" w:rsidRPr="00065C7F">
          <w:delText>expected networ</w:delText>
        </w:r>
        <w:r w:rsidR="00065C7F">
          <w:delText xml:space="preserve">k interaction score, </w:delText>
        </w:r>
        <w:r w:rsidR="00065C7F" w:rsidRPr="00A2437F">
          <w:rPr>
            <w:i/>
          </w:rPr>
          <w:delText>E</w:delText>
        </w:r>
        <w:r w:rsidR="00065C7F">
          <w:delText>(</w:delText>
        </w:r>
        <w:r w:rsidR="00065C7F" w:rsidRPr="00A2437F">
          <w:rPr>
            <w:i/>
          </w:rPr>
          <w:delText>X</w:delText>
        </w:r>
        <w:r w:rsidR="00065C7F">
          <w:delText>)</w:delText>
        </w:r>
        <w:r w:rsidR="005822E6">
          <w:delText>,</w:delText>
        </w:r>
        <w:r w:rsidR="00065C7F" w:rsidRPr="00065C7F">
          <w:delText xml:space="preserve"> is</w:delText>
        </w:r>
        <w:r w:rsidR="005822E6">
          <w:delText xml:space="preserve"> 0</w:delText>
        </w:r>
        <w:r w:rsidR="009C2CAC">
          <w:delText>,</w:delText>
        </w:r>
        <w:r w:rsidR="00674ACD">
          <w:delText xml:space="preserve"> and</w:delText>
        </w:r>
        <w:r w:rsidR="00065C7F" w:rsidRPr="00065C7F">
          <w:delText xml:space="preserve"> the standard deviation of network interactions, </w:delText>
        </w:r>
        <w:r w:rsidR="00674ACD">
          <w:delText>σ(</w:delText>
        </w:r>
        <w:r w:rsidR="00674ACD" w:rsidRPr="00A2437F">
          <w:rPr>
            <w:i/>
          </w:rPr>
          <w:delText>X</w:delText>
        </w:r>
        <w:r w:rsidR="00674ACD">
          <w:delText>)</w:delText>
        </w:r>
        <w:r w:rsidR="00065C7F" w:rsidRPr="00065C7F">
          <w:delText>,</w:delText>
        </w:r>
        <w:r w:rsidR="00674ACD">
          <w:delText xml:space="preserve"> is 1</w:delText>
        </w:r>
        <w:r w:rsidR="00065C7F" w:rsidRPr="00065C7F">
          <w:delText>.</w:delText>
        </w:r>
      </w:del>
    </w:p>
    <w:p w14:paraId="6298BA97" w14:textId="18AE9D7B" w:rsidR="00F40E28" w:rsidRDefault="00F40E28" w:rsidP="00F40E28">
      <w:pPr>
        <w:spacing w:line="360" w:lineRule="auto"/>
      </w:pPr>
      <w:r>
        <w:t xml:space="preserve">Network </w:t>
      </w:r>
      <w:r w:rsidRPr="00B87472">
        <w:rPr>
          <w:i/>
        </w:rPr>
        <w:t>locality</w:t>
      </w:r>
      <w:r>
        <w:t xml:space="preserve"> assesses the proportion of significant co-expression interactions (z ≥ 3) that are locally connected to other subnetwork genes compared to the number of global network interactions. To quantify network locality, both local and global degree are calculated for each gene within a subnetwork</w:t>
      </w:r>
      <w:del w:id="152" w:author="rob" w:date="2018-08-12T15:20:00Z">
        <w:r w:rsidR="004047D8">
          <w:delText>.</w:delText>
        </w:r>
      </w:del>
      <w:ins w:id="153" w:author="rob" w:date="2018-08-12T15:20:00Z">
        <w:r>
          <w:t xml:space="preserve"> where local degree is the number of interactions to other genes in the subnetwork and global degree is the total number of interactions a gene has.</w:t>
        </w:r>
      </w:ins>
      <w:r>
        <w:t xml:space="preserve"> To account for degree bias, where genes with a high global degr</w:t>
      </w:r>
      <w:bookmarkStart w:id="154" w:name="_GoBack"/>
      <w:bookmarkEnd w:id="154"/>
      <w:r>
        <w:t>ee are more likely to have more local interactions, a linear regression is calculated on local degree using global degree (designated: local ~ global), and regression residuals for each gene are analyzed:</w:t>
      </w:r>
    </w:p>
    <w:p w14:paraId="183B3037" w14:textId="77777777" w:rsidR="00F40E28" w:rsidRDefault="00F40E28" w:rsidP="00D45ACC">
      <w:pPr>
        <w:pStyle w:val="Heading3"/>
      </w:pPr>
      <w:bookmarkStart w:id="155" w:name="_Ref447101545"/>
      <w:bookmarkStart w:id="156" w:name="_Ref464049667"/>
      <w:r>
        <w:t>Eq.</w:t>
      </w:r>
      <w:bookmarkEnd w:id="155"/>
      <w:r>
        <w:t xml:space="preserve"> 2</w:t>
      </w:r>
      <w:bookmarkEnd w:id="156"/>
    </w:p>
    <w:p w14:paraId="31B55D09" w14:textId="7DDC2E87" w:rsidR="00F40E28" w:rsidRPr="003F2435" w:rsidRDefault="00F40E28" w:rsidP="00F40E28">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w:del w:id="157" w:author="rob" w:date="2018-08-12T15:20:00Z">
              <m:rPr>
                <m:sty m:val="p"/>
              </m:rPr>
              <w:rPr>
                <w:rFonts w:ascii="Cambria Math" w:hAnsi="Cambria Math"/>
              </w:rPr>
              <m:t xml:space="preserve">= </m:t>
            </w:del>
          </m:r>
          <m:r>
            <w:del w:id="158" w:author="rob" w:date="2018-08-12T15:20:00Z">
              <w:rPr>
                <w:rFonts w:ascii="Cambria Math" w:hAnsi="Cambria Math"/>
              </w:rPr>
              <m:t>mean</m:t>
            </w:del>
          </m:r>
          <m:r>
            <w:del w:id="159" w:author="rob" w:date="2018-08-12T15:20:00Z">
              <m:rPr>
                <m:sty m:val="p"/>
              </m:rPr>
              <w:rPr>
                <w:rFonts w:ascii="Cambria Math" w:hAnsi="Cambria Math"/>
              </w:rPr>
              <m:t>(</m:t>
            </w:del>
          </m:r>
          <m:r>
            <w:del w:id="160" w:author="rob" w:date="2018-08-12T15:20:00Z">
              <w:rPr>
                <w:rFonts w:ascii="Cambria Math" w:hAnsi="Cambria Math"/>
              </w:rPr>
              <m:t>residual(local</m:t>
            </w:del>
          </m:r>
          <m:r>
            <w:del w:id="161" w:author="rob" w:date="2018-08-12T15:20:00Z">
              <m:rPr>
                <m:sty m:val="p"/>
              </m:rPr>
              <w:rPr>
                <w:rFonts w:ascii="Cambria Math" w:hAnsi="Cambria Math"/>
              </w:rPr>
              <m:t>_</m:t>
            </w:del>
          </m:r>
          <m:r>
            <w:del w:id="162" w:author="rob" w:date="2018-08-12T15:20:00Z">
              <w:rPr>
                <w:rFonts w:ascii="Cambria Math" w:hAnsi="Cambria Math"/>
              </w:rPr>
              <m:t>degree</m:t>
            </w:del>
          </m:r>
          <m:r>
            <w:del w:id="163" w:author="rob" w:date="2018-08-12T15:20:00Z">
              <m:rPr>
                <m:sty m:val="p"/>
              </m:rPr>
              <w:rPr>
                <w:rFonts w:ascii="Cambria Math" w:hAnsi="Cambria Math"/>
              </w:rPr>
              <m:t xml:space="preserve"> ~ </m:t>
            </w:del>
          </m:r>
          <m:r>
            <w:del w:id="164" w:author="rob" w:date="2018-08-12T15:20:00Z">
              <w:rPr>
                <w:rFonts w:ascii="Cambria Math" w:hAnsi="Cambria Math"/>
              </w:rPr>
              <m:t>global</m:t>
            </w:del>
          </m:r>
          <m:r>
            <w:del w:id="165" w:author="rob" w:date="2018-08-12T15:20:00Z">
              <m:rPr>
                <m:sty m:val="p"/>
              </m:rPr>
              <w:rPr>
                <w:rFonts w:ascii="Cambria Math" w:hAnsi="Cambria Math"/>
              </w:rPr>
              <m:t>_</m:t>
            </w:del>
          </m:r>
          <m:r>
            <w:del w:id="166" w:author="rob" w:date="2018-08-12T15:20:00Z">
              <w:rPr>
                <w:rFonts w:ascii="Cambria Math" w:hAnsi="Cambria Math"/>
              </w:rPr>
              <m:t>degree)</m:t>
            </w:del>
          </m:r>
          <m:r>
            <w:del w:id="167" w:author="rob" w:date="2018-08-12T15:20:00Z">
              <m:rPr>
                <m:sty m:val="p"/>
              </m:rPr>
              <w:rPr>
                <w:rFonts w:ascii="Cambria Math" w:hAnsi="Cambria Math"/>
              </w:rPr>
              <m:t>)</m:t>
            </w:del>
          </m:r>
          <m:r>
            <w:ins w:id="168" w:author="rob" w:date="2018-08-12T15:20:00Z">
              <w:rPr>
                <w:rFonts w:ascii="Cambria Math" w:hAnsi="Cambria Math"/>
              </w:rPr>
              <m:t xml:space="preserve"> (subnetwork S)</m:t>
            </w:ins>
          </m:r>
          <m:r>
            <w:ins w:id="169" w:author="rob" w:date="2018-08-12T15:20:00Z">
              <m:rPr>
                <m:sty m:val="p"/>
              </m:rPr>
              <w:rPr>
                <w:rFonts w:ascii="Cambria Math" w:hAnsi="Cambria Math"/>
              </w:rPr>
              <m:t xml:space="preserve">= </m:t>
            </w:ins>
          </m:r>
          <m:f>
            <m:fPr>
              <m:ctrlPr>
                <w:ins w:id="170" w:author="rob" w:date="2018-08-12T15:20:00Z">
                  <w:rPr>
                    <w:rFonts w:ascii="Cambria Math" w:hAnsi="Cambria Math"/>
                  </w:rPr>
                </w:ins>
              </m:ctrlPr>
            </m:fPr>
            <m:num>
              <m:nary>
                <m:naryPr>
                  <m:chr m:val="∑"/>
                  <m:limLoc m:val="undOvr"/>
                  <m:supHide m:val="1"/>
                  <m:ctrlPr>
                    <w:ins w:id="171" w:author="rob" w:date="2018-08-12T15:20:00Z">
                      <w:rPr>
                        <w:rFonts w:ascii="Cambria Math" w:hAnsi="Cambria Math"/>
                      </w:rPr>
                    </w:ins>
                  </m:ctrlPr>
                </m:naryPr>
                <m:sub>
                  <m:r>
                    <w:ins w:id="172" w:author="rob" w:date="2018-08-12T15:20:00Z">
                      <w:rPr>
                        <w:rFonts w:ascii="Cambria Math" w:hAnsi="Cambria Math"/>
                      </w:rPr>
                      <m:t xml:space="preserve">all genes i ∈S </m:t>
                    </w:ins>
                  </m:r>
                </m:sub>
                <m:sup/>
                <m:e>
                  <m:r>
                    <w:ins w:id="173" w:author="rob" w:date="2018-08-12T15:20:00Z">
                      <w:rPr>
                        <w:rFonts w:ascii="Cambria Math" w:hAnsi="Cambria Math"/>
                      </w:rPr>
                      <m:t>Gene</m:t>
                    </w:ins>
                  </m:r>
                  <m:r>
                    <w:ins w:id="174" w:author="rob" w:date="2018-08-12T15:20:00Z">
                      <m:rPr>
                        <m:nor/>
                      </m:rPr>
                      <w:rPr>
                        <w:rFonts w:ascii="Cambria Math" w:hAnsi="Cambria Math"/>
                      </w:rPr>
                      <m:t>-</m:t>
                    </w:ins>
                  </m:r>
                  <m:r>
                    <w:ins w:id="175" w:author="rob" w:date="2018-08-12T15:20:00Z">
                      <w:rPr>
                        <w:rFonts w:ascii="Cambria Math" w:hAnsi="Cambria Math"/>
                      </w:rPr>
                      <m:t>Specific</m:t>
                    </w:ins>
                  </m:r>
                  <m:r>
                    <w:ins w:id="176" w:author="rob" w:date="2018-08-12T15:20:00Z">
                      <m:rPr>
                        <m:sty m:val="p"/>
                      </m:rPr>
                      <w:rPr>
                        <w:rFonts w:ascii="Cambria Math" w:hAnsi="Cambria Math"/>
                      </w:rPr>
                      <m:t xml:space="preserve"> </m:t>
                    </w:ins>
                  </m:r>
                  <m:r>
                    <w:ins w:id="177" w:author="rob" w:date="2018-08-12T15:20:00Z">
                      <w:rPr>
                        <w:rFonts w:ascii="Cambria Math" w:hAnsi="Cambria Math"/>
                      </w:rPr>
                      <m:t xml:space="preserve">Locality </m:t>
                    </w:ins>
                  </m:r>
                  <m:d>
                    <m:dPr>
                      <m:ctrlPr>
                        <w:ins w:id="178" w:author="rob" w:date="2018-08-12T15:20:00Z">
                          <w:rPr>
                            <w:rFonts w:ascii="Cambria Math" w:hAnsi="Cambria Math"/>
                            <w:i/>
                          </w:rPr>
                        </w:ins>
                      </m:ctrlPr>
                    </m:dPr>
                    <m:e>
                      <m:r>
                        <w:ins w:id="179" w:author="rob" w:date="2018-08-12T15:20:00Z">
                          <w:rPr>
                            <w:rFonts w:ascii="Cambria Math" w:hAnsi="Cambria Math"/>
                          </w:rPr>
                          <m:t>gene i</m:t>
                        </w:ins>
                      </m:r>
                    </m:e>
                  </m:d>
                </m:e>
              </m:nary>
            </m:num>
            <m:den>
              <m:sSub>
                <m:sSubPr>
                  <m:ctrlPr>
                    <w:ins w:id="180" w:author="rob" w:date="2018-08-12T15:20:00Z">
                      <w:rPr>
                        <w:rFonts w:ascii="Cambria Math" w:hAnsi="Cambria Math"/>
                        <w:i/>
                      </w:rPr>
                    </w:ins>
                  </m:ctrlPr>
                </m:sSubPr>
                <m:e>
                  <m:r>
                    <w:ins w:id="181" w:author="rob" w:date="2018-08-12T15:20:00Z">
                      <w:rPr>
                        <w:rFonts w:ascii="Cambria Math" w:hAnsi="Cambria Math"/>
                      </w:rPr>
                      <m:t>N</m:t>
                    </w:ins>
                  </m:r>
                </m:e>
                <m:sub>
                  <m:r>
                    <w:ins w:id="182" w:author="rob" w:date="2018-08-12T15:20:00Z">
                      <w:rPr>
                        <w:rFonts w:ascii="Cambria Math" w:hAnsi="Cambria Math"/>
                      </w:rPr>
                      <m:t>g</m:t>
                    </w:ins>
                  </m:r>
                </m:sub>
              </m:sSub>
            </m:den>
          </m:f>
        </m:oMath>
      </m:oMathPara>
    </w:p>
    <w:p w14:paraId="15BEFECF" w14:textId="77777777" w:rsidR="00F40E28" w:rsidRDefault="00F40E28" w:rsidP="00F40E28">
      <w:pPr>
        <w:spacing w:line="360" w:lineRule="auto"/>
        <w:rPr>
          <w:ins w:id="183" w:author="rob" w:date="2018-08-12T15:20:00Z"/>
        </w:rPr>
      </w:pPr>
      <w:ins w:id="184" w:author="rob" w:date="2018-08-12T15:20:00Z">
        <w:r>
          <w:t xml:space="preserve">where the gene-specific locality measure is defined below (Eq. 4) and </w:t>
        </w:r>
        <w:r w:rsidRPr="00111462">
          <w:rPr>
            <w:i/>
          </w:rPr>
          <w:t>N</w:t>
        </w:r>
        <w:r w:rsidRPr="00111462">
          <w:rPr>
            <w:i/>
            <w:vertAlign w:val="subscript"/>
          </w:rPr>
          <w:t>g</w:t>
        </w:r>
        <w:r>
          <w:t xml:space="preserve"> is the number of genes in the subnetwork of interest. </w:t>
        </w:r>
      </w:ins>
    </w:p>
    <w:p w14:paraId="5B420B30" w14:textId="77777777" w:rsidR="00F40E28" w:rsidRDefault="00F40E28" w:rsidP="00F40E28">
      <w:pPr>
        <w:spacing w:line="360" w:lineRule="auto"/>
      </w:pPr>
      <w:r>
        <w:t>Gene-specific density is calculated by considering subnetwork interactions on a per-gene basis:</w:t>
      </w:r>
    </w:p>
    <w:p w14:paraId="0FB40EED" w14:textId="77777777" w:rsidR="00F40E28" w:rsidRDefault="00F40E28" w:rsidP="00D45ACC">
      <w:pPr>
        <w:pStyle w:val="Heading3"/>
      </w:pPr>
      <w:bookmarkStart w:id="185" w:name="_Ref447101563"/>
      <w:bookmarkStart w:id="186" w:name="_Ref464738379"/>
      <w:r w:rsidRPr="0045686C">
        <w:lastRenderedPageBreak/>
        <w:t>Eq.</w:t>
      </w:r>
      <w:bookmarkEnd w:id="185"/>
      <w:r>
        <w:t xml:space="preserve"> 3</w:t>
      </w:r>
      <w:bookmarkEnd w:id="186"/>
    </w:p>
    <w:p w14:paraId="09AD4F73" w14:textId="02F1EFC0" w:rsidR="00F40E28" w:rsidRPr="002E6613" w:rsidRDefault="00F40E28" w:rsidP="00F40E28">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w:del w:id="187" w:author="rob" w:date="2018-08-12T15:20:00Z">
              <m:rPr>
                <m:sty m:val="p"/>
              </m:rPr>
              <w:rPr>
                <w:rFonts w:ascii="Cambria Math" w:hAnsi="Cambria Math"/>
              </w:rPr>
              <m:t>=</m:t>
            </w:del>
          </m:r>
          <m:f>
            <m:fPr>
              <m:ctrlPr>
                <w:del w:id="188" w:author="rob" w:date="2018-08-12T15:20:00Z">
                  <w:rPr>
                    <w:rFonts w:ascii="Cambria Math" w:hAnsi="Cambria Math"/>
                  </w:rPr>
                </w:del>
              </m:ctrlPr>
            </m:fPr>
            <m:num>
              <m:nary>
                <m:naryPr>
                  <m:chr m:val="∑"/>
                  <m:limLoc m:val="undOvr"/>
                  <m:subHide m:val="1"/>
                  <m:supHide m:val="1"/>
                  <m:ctrlPr>
                    <w:del w:id="189" w:author="rob" w:date="2018-08-12T15:20:00Z">
                      <w:rPr>
                        <w:rFonts w:ascii="Cambria Math" w:hAnsi="Cambria Math"/>
                      </w:rPr>
                    </w:del>
                  </m:ctrlPr>
                </m:naryPr>
                <m:sub/>
                <m:sup/>
                <m:e>
                  <m:r>
                    <w:del w:id="190" w:author="rob" w:date="2018-08-12T15:20:00Z">
                      <w:rPr>
                        <w:rFonts w:ascii="Cambria Math" w:hAnsi="Cambria Math"/>
                      </w:rPr>
                      <m:t>subnetwork</m:t>
                    </w:del>
                  </m:r>
                  <m:r>
                    <w:del w:id="191" w:author="rob" w:date="2018-08-12T15:20:00Z">
                      <m:rPr>
                        <m:sty m:val="p"/>
                      </m:rPr>
                      <w:rPr>
                        <w:rFonts w:ascii="Cambria Math" w:hAnsi="Cambria Math"/>
                      </w:rPr>
                      <m:t>_</m:t>
                    </w:del>
                  </m:r>
                  <m:r>
                    <w:del w:id="192" w:author="rob" w:date="2018-08-12T15:20:00Z">
                      <w:rPr>
                        <w:rFonts w:ascii="Cambria Math" w:hAnsi="Cambria Math"/>
                      </w:rPr>
                      <m:t>interaction</m:t>
                    </w:del>
                  </m:r>
                  <m:r>
                    <w:del w:id="193" w:author="rob" w:date="2018-08-12T15:20:00Z">
                      <m:rPr>
                        <m:sty m:val="p"/>
                      </m:rPr>
                      <w:rPr>
                        <w:rFonts w:ascii="Cambria Math" w:hAnsi="Cambria Math"/>
                      </w:rPr>
                      <m:t>_</m:t>
                    </w:del>
                  </m:r>
                  <m:r>
                    <w:del w:id="194" w:author="rob" w:date="2018-08-12T15:20:00Z">
                      <w:rPr>
                        <w:rFonts w:ascii="Cambria Math" w:hAnsi="Cambria Math"/>
                      </w:rPr>
                      <m:t>score</m:t>
                    </w:del>
                  </m:r>
                  <m:r>
                    <w:del w:id="195" w:author="rob" w:date="2018-08-12T15:20:00Z">
                      <m:rPr>
                        <m:sty m:val="p"/>
                      </m:rPr>
                      <w:rPr>
                        <w:rFonts w:ascii="Cambria Math" w:hAnsi="Cambria Math"/>
                      </w:rPr>
                      <m:t>(</m:t>
                    </w:del>
                  </m:r>
                  <m:r>
                    <w:del w:id="196" w:author="rob" w:date="2018-08-12T15:20:00Z">
                      <w:rPr>
                        <w:rFonts w:ascii="Cambria Math" w:hAnsi="Cambria Math"/>
                      </w:rPr>
                      <m:t>gene</m:t>
                    </w:del>
                  </m:r>
                  <m:r>
                    <w:del w:id="197" w:author="rob" w:date="2018-08-12T15:20:00Z">
                      <m:rPr>
                        <m:sty m:val="p"/>
                      </m:rPr>
                      <w:rPr>
                        <w:rFonts w:ascii="Cambria Math" w:hAnsi="Cambria Math"/>
                      </w:rPr>
                      <m:t>)</m:t>
                    </w:del>
                  </m:r>
                </m:e>
              </m:nary>
            </m:num>
            <m:den>
              <m:r>
                <w:del w:id="198" w:author="rob" w:date="2018-08-12T15:20:00Z">
                  <w:rPr>
                    <w:rFonts w:ascii="Cambria Math" w:hAnsi="Cambria Math"/>
                  </w:rPr>
                  <m:t>number</m:t>
                </w:del>
              </m:r>
              <m:r>
                <w:del w:id="199" w:author="rob" w:date="2018-08-12T15:20:00Z">
                  <m:rPr>
                    <m:sty m:val="p"/>
                  </m:rPr>
                  <w:rPr>
                    <w:rFonts w:ascii="Cambria Math" w:hAnsi="Cambria Math"/>
                  </w:rPr>
                  <m:t>_</m:t>
                </w:del>
              </m:r>
              <m:r>
                <w:del w:id="200" w:author="rob" w:date="2018-08-12T15:20:00Z">
                  <w:rPr>
                    <w:rFonts w:ascii="Cambria Math" w:hAnsi="Cambria Math"/>
                  </w:rPr>
                  <m:t>of</m:t>
                </w:del>
              </m:r>
              <m:r>
                <w:del w:id="201" w:author="rob" w:date="2018-08-12T15:20:00Z">
                  <m:rPr>
                    <m:sty m:val="p"/>
                  </m:rPr>
                  <w:rPr>
                    <w:rFonts w:ascii="Cambria Math" w:hAnsi="Cambria Math"/>
                  </w:rPr>
                  <m:t>_</m:t>
                </w:del>
              </m:r>
              <m:r>
                <w:del w:id="202" w:author="rob" w:date="2018-08-12T15:20:00Z">
                  <w:rPr>
                    <w:rFonts w:ascii="Cambria Math" w:hAnsi="Cambria Math"/>
                  </w:rPr>
                  <m:t>genes</m:t>
                </w:del>
              </m:r>
              <m:r>
                <w:del w:id="203" w:author="rob" w:date="2018-08-12T15:20:00Z">
                  <m:rPr>
                    <m:sty m:val="p"/>
                  </m:rPr>
                  <w:rPr>
                    <w:rFonts w:ascii="Cambria Math" w:hAnsi="Cambria Math"/>
                  </w:rPr>
                  <m:t>-1</m:t>
                </w:del>
              </m:r>
            </m:den>
          </m:f>
          <m:r>
            <w:ins w:id="204" w:author="rob" w:date="2018-08-12T15:20:00Z">
              <w:rPr>
                <w:rFonts w:ascii="Cambria Math" w:hAnsi="Cambria Math"/>
              </w:rPr>
              <m:t>(gene i)</m:t>
            </w:ins>
          </m:r>
          <m:r>
            <w:ins w:id="205" w:author="rob" w:date="2018-08-12T15:20:00Z">
              <m:rPr>
                <m:sty m:val="p"/>
              </m:rPr>
              <w:rPr>
                <w:rFonts w:ascii="Cambria Math" w:hAnsi="Cambria Math"/>
              </w:rPr>
              <m:t>=</m:t>
            </w:ins>
          </m:r>
          <m:f>
            <m:fPr>
              <m:ctrlPr>
                <w:ins w:id="206" w:author="rob" w:date="2018-08-12T15:20:00Z">
                  <w:rPr>
                    <w:rFonts w:ascii="Cambria Math" w:hAnsi="Cambria Math"/>
                  </w:rPr>
                </w:ins>
              </m:ctrlPr>
            </m:fPr>
            <m:num>
              <m:nary>
                <m:naryPr>
                  <m:chr m:val="∑"/>
                  <m:limLoc m:val="undOvr"/>
                  <m:supHide m:val="1"/>
                  <m:ctrlPr>
                    <w:ins w:id="207" w:author="rob" w:date="2018-08-12T15:20:00Z">
                      <w:rPr>
                        <w:rFonts w:ascii="Cambria Math" w:hAnsi="Cambria Math"/>
                      </w:rPr>
                    </w:ins>
                  </m:ctrlPr>
                </m:naryPr>
                <m:sub>
                  <m:r>
                    <w:ins w:id="208" w:author="rob" w:date="2018-08-12T15:20:00Z">
                      <w:rPr>
                        <w:rFonts w:ascii="Cambria Math" w:hAnsi="Cambria Math"/>
                      </w:rPr>
                      <m:t>all genes j ≠i</m:t>
                    </w:ins>
                  </m:r>
                </m:sub>
                <m:sup/>
                <m:e>
                  <m:sSub>
                    <m:sSubPr>
                      <m:ctrlPr>
                        <w:ins w:id="209" w:author="rob" w:date="2018-08-12T15:20:00Z">
                          <w:rPr>
                            <w:rFonts w:ascii="Cambria Math" w:hAnsi="Cambria Math"/>
                            <w:i/>
                          </w:rPr>
                        </w:ins>
                      </m:ctrlPr>
                    </m:sSubPr>
                    <m:e>
                      <m:r>
                        <w:ins w:id="210" w:author="rob" w:date="2018-08-12T15:20:00Z">
                          <w:rPr>
                            <w:rFonts w:ascii="Cambria Math" w:hAnsi="Cambria Math"/>
                          </w:rPr>
                          <m:t xml:space="preserve">  w</m:t>
                        </w:ins>
                      </m:r>
                    </m:e>
                    <m:sub>
                      <m:r>
                        <w:ins w:id="211" w:author="rob" w:date="2018-08-12T15:20:00Z">
                          <w:rPr>
                            <w:rFonts w:ascii="Cambria Math" w:hAnsi="Cambria Math"/>
                          </w:rPr>
                          <m:t>ij</m:t>
                        </w:ins>
                      </m:r>
                    </m:sub>
                  </m:sSub>
                </m:e>
              </m:nary>
            </m:num>
            <m:den>
              <m:sSub>
                <m:sSubPr>
                  <m:ctrlPr>
                    <w:ins w:id="212" w:author="rob" w:date="2018-08-12T15:20:00Z">
                      <w:rPr>
                        <w:rFonts w:ascii="Cambria Math" w:hAnsi="Cambria Math"/>
                        <w:i/>
                      </w:rPr>
                    </w:ins>
                  </m:ctrlPr>
                </m:sSubPr>
                <m:e>
                  <m:r>
                    <w:ins w:id="213" w:author="rob" w:date="2018-08-12T15:20:00Z">
                      <w:rPr>
                        <w:rFonts w:ascii="Cambria Math" w:hAnsi="Cambria Math"/>
                      </w:rPr>
                      <m:t>N</m:t>
                    </w:ins>
                  </m:r>
                </m:e>
                <m:sub>
                  <m:r>
                    <w:ins w:id="214" w:author="rob" w:date="2018-08-12T15:20:00Z">
                      <w:rPr>
                        <w:rFonts w:ascii="Cambria Math" w:hAnsi="Cambria Math"/>
                      </w:rPr>
                      <m:t>g</m:t>
                    </w:ins>
                  </m:r>
                </m:sub>
              </m:sSub>
              <m:r>
                <w:ins w:id="215" w:author="rob" w:date="2018-08-12T15:20:00Z">
                  <w:rPr>
                    <w:rFonts w:ascii="Cambria Math" w:hAnsi="Cambria Math"/>
                  </w:rPr>
                  <m:t>-</m:t>
                </w:ins>
              </m:r>
              <m:r>
                <w:rPr>
                  <w:rFonts w:ascii="Cambria Math" w:hAnsi="Cambria Math"/>
                </w:rPr>
                <m:t>1</m:t>
              </m:r>
              <m:ctrlPr>
                <w:rPr>
                  <w:rFonts w:ascii="Cambria Math" w:hAnsi="Cambria Math"/>
                </w:rPr>
              </m:ctrlPr>
            </m:den>
          </m:f>
        </m:oMath>
      </m:oMathPara>
    </w:p>
    <w:p w14:paraId="16875239" w14:textId="77777777" w:rsidR="0020783F" w:rsidRDefault="0020783F" w:rsidP="001C401A">
      <w:pPr>
        <w:spacing w:line="360" w:lineRule="auto"/>
        <w:jc w:val="left"/>
        <w:rPr>
          <w:del w:id="216" w:author="rob" w:date="2018-08-12T15:20:00Z"/>
        </w:rPr>
      </w:pPr>
    </w:p>
    <w:p w14:paraId="58CDAED7" w14:textId="77777777" w:rsidR="00F40E28" w:rsidRPr="008C6A18" w:rsidRDefault="00F40E28" w:rsidP="00F40E28">
      <w:pPr>
        <w:spacing w:line="360" w:lineRule="auto"/>
        <w:jc w:val="left"/>
        <w:rPr>
          <w:ins w:id="217" w:author="rob" w:date="2018-08-12T15:20:00Z"/>
        </w:rPr>
      </w:pPr>
      <w:ins w:id="218" w:author="rob" w:date="2018-08-12T15:20:00Z">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rPr>
            <w:rFonts w:eastAsiaTheme="minorEastAsia"/>
          </w:rPr>
          <w:t xml:space="preserve"> is the co-expression score between genes </w:t>
        </w:r>
        <w:r>
          <w:rPr>
            <w:rFonts w:eastAsiaTheme="minorEastAsia"/>
            <w:i/>
          </w:rPr>
          <w:t>i</w:t>
        </w:r>
        <w:r>
          <w:rPr>
            <w:rFonts w:eastAsiaTheme="minorEastAsia"/>
          </w:rPr>
          <w:t xml:space="preserve"> and </w:t>
        </w:r>
        <w:r w:rsidRPr="008C6A18">
          <w:rPr>
            <w:rFonts w:eastAsiaTheme="minorEastAsia"/>
            <w:i/>
          </w:rPr>
          <w:t>j</w:t>
        </w:r>
        <w:r>
          <w:rPr>
            <w:rFonts w:eastAsiaTheme="minorEastAsia"/>
            <w:i/>
          </w:rPr>
          <w:t xml:space="preserve">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Pr>
            <w:rFonts w:eastAsiaTheme="minorEastAsia"/>
          </w:rPr>
          <w:t xml:space="preserve"> is the total number of genes in the co-expression network.</w:t>
        </w:r>
      </w:ins>
    </w:p>
    <w:p w14:paraId="65B9538E" w14:textId="77777777" w:rsidR="00F40E28" w:rsidRDefault="00F40E28" w:rsidP="00F40E28">
      <w:pPr>
        <w:spacing w:line="360" w:lineRule="auto"/>
        <w:jc w:val="left"/>
      </w:pPr>
      <w:r>
        <w:t>Gene locality residuals can be interpreted independently to identify gene-specific locality:</w:t>
      </w:r>
    </w:p>
    <w:p w14:paraId="11C76C8B" w14:textId="77777777" w:rsidR="00F40E28" w:rsidRDefault="00F40E28" w:rsidP="00D45ACC">
      <w:pPr>
        <w:pStyle w:val="Heading3"/>
      </w:pPr>
      <w:bookmarkStart w:id="219" w:name="_Ref447101571"/>
      <w:r>
        <w:t>Eq. 4</w:t>
      </w:r>
      <w:bookmarkEnd w:id="219"/>
    </w:p>
    <w:p w14:paraId="2A9BD0F0" w14:textId="606A1466" w:rsidR="00F40E28" w:rsidRPr="001A466D" w:rsidRDefault="00F40E28" w:rsidP="00F40E28">
      <w:pPr>
        <w:spacing w:line="360" w:lineRule="auto"/>
        <w:jc w:val="left"/>
        <w:rPr>
          <w:rFonts w:ascii="Arial" w:hAnsi="Arial"/>
          <w:rPrChange w:id="220" w:author="rob" w:date="2018-08-12T15:20:00Z">
            <w:rPr/>
          </w:rPrChange>
        </w:rPr>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w:del w:id="221" w:author="rob" w:date="2018-08-12T15:20:00Z">
              <m:rPr>
                <m:sty m:val="p"/>
              </m:rPr>
              <w:rPr>
                <w:rFonts w:ascii="Cambria Math" w:hAnsi="Cambria Math"/>
              </w:rPr>
              <m:t>=</m:t>
            </w:del>
          </m:r>
          <m:r>
            <w:del w:id="222" w:author="rob" w:date="2018-08-12T15:20:00Z">
              <w:rPr>
                <w:rFonts w:ascii="Cambria Math" w:hAnsi="Cambria Math"/>
              </w:rPr>
              <m:t>residual</m:t>
            </w:del>
          </m:r>
          <m:r>
            <w:del w:id="223" w:author="rob" w:date="2018-08-12T15:20:00Z">
              <m:rPr>
                <m:sty m:val="p"/>
              </m:rPr>
              <w:rPr>
                <w:rFonts w:ascii="Cambria Math" w:hAnsi="Cambria Math"/>
              </w:rPr>
              <m:t>(</m:t>
            </w:del>
          </m:r>
          <m:r>
            <w:del w:id="224" w:author="rob" w:date="2018-08-12T15:20:00Z">
              <w:rPr>
                <w:rFonts w:ascii="Cambria Math" w:hAnsi="Cambria Math"/>
              </w:rPr>
              <m:t>local</m:t>
            </w:del>
          </m:r>
          <m:r>
            <w:del w:id="225" w:author="rob" w:date="2018-08-12T15:20:00Z">
              <m:rPr>
                <m:sty m:val="p"/>
              </m:rPr>
              <w:rPr>
                <w:rFonts w:ascii="Cambria Math" w:hAnsi="Cambria Math"/>
              </w:rPr>
              <m:t>_</m:t>
            </w:del>
          </m:r>
          <m:r>
            <w:del w:id="226" w:author="rob" w:date="2018-08-12T15:20:00Z">
              <w:rPr>
                <w:rFonts w:ascii="Cambria Math" w:hAnsi="Cambria Math"/>
              </w:rPr>
              <m:t>degree</m:t>
            </w:del>
          </m:r>
          <m:r>
            <w:del w:id="227" w:author="rob" w:date="2018-08-12T15:20:00Z">
              <m:rPr>
                <m:sty m:val="p"/>
              </m:rPr>
              <w:rPr>
                <w:rFonts w:ascii="Cambria Math" w:hAnsi="Cambria Math"/>
              </w:rPr>
              <m:t xml:space="preserve"> ~ </m:t>
            </w:del>
          </m:r>
          <m:r>
            <w:del w:id="228" w:author="rob" w:date="2018-08-12T15:20:00Z">
              <w:rPr>
                <w:rFonts w:ascii="Cambria Math" w:hAnsi="Cambria Math"/>
              </w:rPr>
              <m:t>global</m:t>
            </w:del>
          </m:r>
          <m:r>
            <w:del w:id="229" w:author="rob" w:date="2018-08-12T15:20:00Z">
              <m:rPr>
                <m:sty m:val="p"/>
              </m:rPr>
              <w:rPr>
                <w:rFonts w:ascii="Cambria Math" w:hAnsi="Cambria Math"/>
              </w:rPr>
              <m:t>_</m:t>
            </w:del>
          </m:r>
          <m:r>
            <w:del w:id="230" w:author="rob" w:date="2018-08-12T15:20:00Z">
              <w:rPr>
                <w:rFonts w:ascii="Cambria Math" w:hAnsi="Cambria Math"/>
              </w:rPr>
              <m:t>degree</m:t>
            </w:del>
          </m:r>
          <m:r>
            <w:del w:id="231" w:author="rob" w:date="2018-08-12T15:20:00Z">
              <m:rPr>
                <m:sty m:val="p"/>
              </m:rPr>
              <w:rPr>
                <w:rFonts w:ascii="Cambria Math" w:hAnsi="Cambria Math"/>
              </w:rPr>
              <m:t>)</m:t>
            </w:del>
          </m:r>
          <m:r>
            <w:del w:id="232" w:author="rob" w:date="2018-08-12T15:20:00Z">
              <m:rPr>
                <m:sty m:val="p"/>
              </m:rPr>
              <w:rPr>
                <w:rFonts w:ascii="Cambria Math" w:hAnsi="Cambria Math"/>
              </w:rPr>
              <w:br/>
            </w:del>
          </m:r>
        </m:oMath>
        <m:oMath>
          <m:r>
            <w:ins w:id="233" w:author="rob" w:date="2018-08-12T15:20:00Z">
              <w:rPr>
                <w:rFonts w:ascii="Cambria Math" w:hAnsi="Cambria Math"/>
              </w:rPr>
              <m:t xml:space="preserve"> </m:t>
            </w:ins>
          </m:r>
          <m:d>
            <m:dPr>
              <m:ctrlPr>
                <w:ins w:id="234" w:author="rob" w:date="2018-08-12T15:20:00Z">
                  <w:rPr>
                    <w:rFonts w:ascii="Cambria Math" w:hAnsi="Cambria Math"/>
                    <w:i/>
                  </w:rPr>
                </w:ins>
              </m:ctrlPr>
            </m:dPr>
            <m:e>
              <m:r>
                <w:ins w:id="235" w:author="rob" w:date="2018-08-12T15:20:00Z">
                  <w:rPr>
                    <w:rFonts w:ascii="Cambria Math" w:hAnsi="Cambria Math"/>
                  </w:rPr>
                  <m:t>gene i</m:t>
                </w:ins>
              </m:r>
            </m:e>
          </m:d>
          <m:r>
            <w:ins w:id="236" w:author="rob" w:date="2018-08-12T15:20:00Z">
              <m:rPr>
                <m:sty m:val="p"/>
              </m:rPr>
              <w:rPr>
                <w:rFonts w:ascii="Cambria Math" w:hAnsi="Cambria Math"/>
              </w:rPr>
              <m:t>=</m:t>
            </w:ins>
          </m:r>
          <m:sSub>
            <m:sSubPr>
              <m:ctrlPr>
                <w:ins w:id="237" w:author="rob" w:date="2018-08-12T15:20:00Z">
                  <w:rPr>
                    <w:rFonts w:ascii="Cambria Math" w:hAnsi="Cambria Math"/>
                  </w:rPr>
                </w:ins>
              </m:ctrlPr>
            </m:sSubPr>
            <m:e>
              <m:r>
                <w:ins w:id="238" w:author="rob" w:date="2018-08-12T15:20:00Z">
                  <m:rPr>
                    <m:sty m:val="p"/>
                  </m:rPr>
                  <w:rPr>
                    <w:rFonts w:ascii="Cambria Math" w:hAnsi="Cambria Math"/>
                  </w:rPr>
                  <m:t>ϵ</m:t>
                </w:ins>
              </m:r>
            </m:e>
            <m:sub>
              <m:r>
                <w:ins w:id="239" w:author="rob" w:date="2018-08-12T15:20:00Z">
                  <w:rPr>
                    <w:rFonts w:ascii="Cambria Math" w:hAnsi="Cambria Math"/>
                  </w:rPr>
                  <m:t>i</m:t>
                </w:ins>
              </m:r>
            </m:sub>
          </m:sSub>
        </m:oMath>
      </m:oMathPara>
    </w:p>
    <w:p w14:paraId="36AB42C2" w14:textId="77777777" w:rsidR="00F40E28" w:rsidRDefault="00F40E28" w:rsidP="00F40E28">
      <w:pPr>
        <w:spacing w:line="360" w:lineRule="auto"/>
        <w:jc w:val="left"/>
        <w:rPr>
          <w:ins w:id="240" w:author="rob" w:date="2018-08-12T15:20:00Z"/>
        </w:rPr>
      </w:pPr>
      <w:ins w:id="241" w:author="rob" w:date="2018-08-12T15:20:00Z">
        <w:r>
          <w:t xml:space="preserve">where </w:t>
        </w:r>
        <m:oMath>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w:r>
          <w:t xml:space="preserve"> is the residual for gene </w:t>
        </w:r>
        <w:r>
          <w:rPr>
            <w:i/>
          </w:rPr>
          <w:t>i</w:t>
        </w:r>
        <w:r>
          <w:t xml:space="preserve"> derived from fitting the following regression model on the entire genome:</w:t>
        </w:r>
      </w:ins>
    </w:p>
    <w:p w14:paraId="632CCF76" w14:textId="6EE4EBF1" w:rsidR="00F40E28" w:rsidRPr="00111462" w:rsidRDefault="004A260F" w:rsidP="00F40E28">
      <w:pPr>
        <w:spacing w:line="360" w:lineRule="auto"/>
        <w:jc w:val="left"/>
        <w:rPr>
          <w:ins w:id="242" w:author="rob" w:date="2018-08-12T15:20:00Z"/>
          <w:rFonts w:eastAsiaTheme="minorEastAsia"/>
        </w:rPr>
      </w:pPr>
      <m:oMathPara>
        <m:oMath>
          <m:sSub>
            <m:sSubPr>
              <m:ctrlPr>
                <w:ins w:id="243" w:author="rob" w:date="2018-08-12T15:20:00Z">
                  <w:rPr>
                    <w:rFonts w:ascii="Cambria Math" w:hAnsi="Cambria Math"/>
                  </w:rPr>
                </w:ins>
              </m:ctrlPr>
            </m:sSubPr>
            <m:e>
              <m:r>
                <w:ins w:id="244" w:author="rob" w:date="2018-08-12T15:20:00Z">
                  <m:rPr>
                    <m:sty m:val="p"/>
                  </m:rPr>
                  <w:rPr>
                    <w:rFonts w:ascii="Cambria Math" w:hAnsi="Cambria Math"/>
                  </w:rPr>
                  <m:t>degree</m:t>
                </w:ins>
              </m:r>
            </m:e>
            <m:sub>
              <m:r>
                <w:ins w:id="245" w:author="rob" w:date="2018-08-12T15:20:00Z">
                  <w:rPr>
                    <w:rFonts w:ascii="Cambria Math" w:hAnsi="Cambria Math"/>
                  </w:rPr>
                  <m:t>local</m:t>
                </w:ins>
              </m:r>
            </m:sub>
          </m:sSub>
          <m:d>
            <m:dPr>
              <m:ctrlPr>
                <w:ins w:id="246" w:author="rob" w:date="2018-08-12T15:20:00Z">
                  <w:rPr>
                    <w:rFonts w:ascii="Cambria Math" w:hAnsi="Cambria Math"/>
                  </w:rPr>
                </w:ins>
              </m:ctrlPr>
            </m:dPr>
            <m:e>
              <m:r>
                <w:ins w:id="247" w:author="rob" w:date="2018-08-12T15:20:00Z">
                  <m:rPr>
                    <m:sty m:val="p"/>
                  </m:rPr>
                  <w:rPr>
                    <w:rFonts w:ascii="Cambria Math" w:hAnsi="Cambria Math"/>
                  </w:rPr>
                  <m:t xml:space="preserve">gene </m:t>
                </w:ins>
              </m:r>
              <m:r>
                <w:ins w:id="248" w:author="rob" w:date="2018-08-12T15:20:00Z">
                  <w:rPr>
                    <w:rFonts w:ascii="Cambria Math" w:hAnsi="Cambria Math"/>
                  </w:rPr>
                  <m:t>j</m:t>
                </w:ins>
              </m:r>
            </m:e>
          </m:d>
          <m:r>
            <w:ins w:id="249" w:author="rob" w:date="2018-08-12T15:20:00Z">
              <m:rPr>
                <m:sty m:val="p"/>
              </m:rPr>
              <w:rPr>
                <w:rFonts w:ascii="Cambria Math" w:hAnsi="Cambria Math"/>
              </w:rPr>
              <m:t>=</m:t>
            </w:ins>
          </m:r>
          <m:sSub>
            <m:sSubPr>
              <m:ctrlPr>
                <w:ins w:id="250" w:author="rob" w:date="2018-08-12T15:20:00Z">
                  <w:rPr>
                    <w:rFonts w:ascii="Cambria Math" w:hAnsi="Cambria Math"/>
                  </w:rPr>
                </w:ins>
              </m:ctrlPr>
            </m:sSubPr>
            <m:e>
              <m:r>
                <w:ins w:id="251" w:author="rob" w:date="2018-08-12T15:20:00Z">
                  <m:rPr>
                    <m:sty m:val="p"/>
                  </m:rPr>
                  <w:rPr>
                    <w:rFonts w:ascii="Cambria Math" w:hAnsi="Cambria Math"/>
                  </w:rPr>
                  <m:t xml:space="preserve"> α degree</m:t>
                </w:ins>
              </m:r>
            </m:e>
            <m:sub>
              <m:r>
                <w:ins w:id="252" w:author="rob" w:date="2018-08-12T15:20:00Z">
                  <w:rPr>
                    <w:rFonts w:ascii="Cambria Math" w:hAnsi="Cambria Math"/>
                  </w:rPr>
                  <m:t>global</m:t>
                </w:ins>
              </m:r>
            </m:sub>
          </m:sSub>
          <m:d>
            <m:dPr>
              <m:ctrlPr>
                <w:ins w:id="253" w:author="rob" w:date="2018-08-12T15:20:00Z">
                  <w:rPr>
                    <w:rFonts w:ascii="Cambria Math" w:hAnsi="Cambria Math"/>
                  </w:rPr>
                </w:ins>
              </m:ctrlPr>
            </m:dPr>
            <m:e>
              <m:r>
                <w:ins w:id="254" w:author="rob" w:date="2018-08-12T15:20:00Z">
                  <m:rPr>
                    <m:sty m:val="p"/>
                  </m:rPr>
                  <w:rPr>
                    <w:rFonts w:ascii="Cambria Math" w:hAnsi="Cambria Math"/>
                  </w:rPr>
                  <m:t xml:space="preserve">gene </m:t>
                </w:ins>
              </m:r>
              <m:r>
                <w:ins w:id="255" w:author="rob" w:date="2018-08-12T15:20:00Z">
                  <w:rPr>
                    <w:rFonts w:ascii="Cambria Math" w:hAnsi="Cambria Math"/>
                  </w:rPr>
                  <m:t>j</m:t>
                </w:ins>
              </m:r>
            </m:e>
          </m:d>
          <m:r>
            <w:ins w:id="256" w:author="rob" w:date="2018-08-12T15:20:00Z">
              <m:rPr>
                <m:sty m:val="p"/>
              </m:rPr>
              <w:rPr>
                <w:rFonts w:ascii="Cambria Math" w:hAnsi="Cambria Math"/>
              </w:rPr>
              <m:t xml:space="preserve">+ </m:t>
            </w:ins>
          </m:r>
          <m:sSub>
            <m:sSubPr>
              <m:ctrlPr>
                <w:ins w:id="257" w:author="rob" w:date="2018-08-12T15:20:00Z">
                  <w:rPr>
                    <w:rFonts w:ascii="Cambria Math" w:hAnsi="Cambria Math"/>
                  </w:rPr>
                </w:ins>
              </m:ctrlPr>
            </m:sSubPr>
            <m:e>
              <m:r>
                <w:ins w:id="258" w:author="rob" w:date="2018-08-12T15:20:00Z">
                  <m:rPr>
                    <m:sty m:val="p"/>
                  </m:rPr>
                  <w:rPr>
                    <w:rFonts w:ascii="Cambria Math" w:hAnsi="Cambria Math"/>
                  </w:rPr>
                  <m:t>ϵ</m:t>
                </w:ins>
              </m:r>
            </m:e>
            <m:sub>
              <m:r>
                <w:ins w:id="259" w:author="rob" w:date="2018-08-12T15:20:00Z">
                  <w:rPr>
                    <w:rFonts w:ascii="Cambria Math" w:hAnsi="Cambria Math"/>
                  </w:rPr>
                  <m:t>j</m:t>
                </w:ins>
              </m:r>
            </m:sub>
          </m:sSub>
          <m:r>
            <w:ins w:id="260" w:author="rob" w:date="2018-08-12T15:20:00Z">
              <m:rPr>
                <m:sty m:val="p"/>
              </m:rPr>
              <w:rPr>
                <w:rFonts w:eastAsiaTheme="minorEastAsia"/>
              </w:rPr>
              <w:br/>
            </w:ins>
          </m:r>
        </m:oMath>
      </m:oMathPara>
      <w:ins w:id="261" w:author="rob" w:date="2018-08-12T15:20:00Z">
        <w:r w:rsidR="00F40E28">
          <w:t xml:space="preserve">where </w:t>
        </w:r>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sidRPr="008C6A18">
          <w:rPr>
            <w:rFonts w:eastAsiaTheme="minorEastAsia"/>
            <w:i/>
          </w:rPr>
          <w:t>j</w:t>
        </w:r>
        <w:r w:rsidR="00F40E28">
          <w:rPr>
            <w:rFonts w:eastAsiaTheme="minorEastAsia"/>
          </w:rPr>
          <w:t xml:space="preserve"> and the subnetwork of interest meeting the threshold, and </w:t>
        </w:r>
        <m:oMath>
          <m:sSub>
            <m:sSubPr>
              <m:ctrlPr>
                <w:rPr>
                  <w:rFonts w:ascii="Cambria Math" w:hAnsi="Cambria Math"/>
                </w:rPr>
              </m:ctrlPr>
            </m:sSubPr>
            <m:e>
              <m:r>
                <m:rPr>
                  <m:sty m:val="p"/>
                </m:rPr>
                <w:rPr>
                  <w:rFonts w:ascii="Cambria Math" w:hAnsi="Cambria Math"/>
                </w:rPr>
                <m:t xml:space="preserve">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Pr>
            <w:rFonts w:eastAsiaTheme="minorEastAsia"/>
            <w:i/>
          </w:rPr>
          <w:t xml:space="preserve">j </w:t>
        </w:r>
        <w:r w:rsidR="00F40E28">
          <w:rPr>
            <w:rFonts w:eastAsiaTheme="minorEastAsia"/>
          </w:rPr>
          <w:t xml:space="preserve"> and any other gene in the genome.</w:t>
        </w:r>
      </w:ins>
    </w:p>
    <w:p w14:paraId="491FCA8B" w14:textId="77777777" w:rsidR="00F40E28" w:rsidRDefault="00F40E28" w:rsidP="00F40E28">
      <w:pPr>
        <w:spacing w:line="360" w:lineRule="auto"/>
      </w:pPr>
      <w:r>
        <w:t xml:space="preserve">Interactions among genes that originate from the same effective GWAS locus (i.e., </w:t>
      </w:r>
      <w:r w:rsidRPr="000853EA">
        <w:rPr>
          <w:i/>
        </w:rPr>
        <w:t>cis</w:t>
      </w:r>
      <w:r>
        <w:t xml:space="preserve"> interactions) were removed from density and locality calculations due to biases in </w:t>
      </w:r>
      <w:r w:rsidRPr="000853EA">
        <w:rPr>
          <w:i/>
        </w:rPr>
        <w:t>cis</w:t>
      </w:r>
      <w:r>
        <w:t xml:space="preserve"> co-expression. During SNP-to-gene mapping, candidate genes retained information containing a reference back to the parental GWAS SNP. A software flag within Camoco allows for interactions derived from the same parental SNP to be discarded from co-expression score calculations.</w:t>
      </w:r>
    </w:p>
    <w:p w14:paraId="63AA06D1" w14:textId="11789141" w:rsidR="00F40E28" w:rsidRDefault="00F40E28" w:rsidP="00F40E28">
      <w:pPr>
        <w:spacing w:line="360" w:lineRule="auto"/>
      </w:pPr>
      <w:r>
        <w:t xml:space="preserve">Statistical significance of subnetwork density and locality </w:t>
      </w:r>
      <w:ins w:id="262" w:author="rob" w:date="2018-08-12T15:20:00Z">
        <w:r>
          <w:t xml:space="preserve">metrics (for both individual genes and whole subnetworks) </w:t>
        </w:r>
      </w:ins>
      <w:r>
        <w:t xml:space="preserve">was assessed by comparing </w:t>
      </w:r>
      <w:del w:id="263" w:author="rob" w:date="2018-08-12T15:20:00Z">
        <w:r w:rsidR="00007E84">
          <w:delText xml:space="preserve">subnetwork </w:delText>
        </w:r>
        <w:r w:rsidR="00804A79">
          <w:delText>scores</w:delText>
        </w:r>
      </w:del>
      <w:ins w:id="264" w:author="rob" w:date="2018-08-12T15:20:00Z">
        <w:r>
          <w:t>the observed statistic</w:t>
        </w:r>
      </w:ins>
      <w:r>
        <w:t xml:space="preserve"> to </w:t>
      </w:r>
      <w:ins w:id="265" w:author="rob" w:date="2018-08-12T15:20:00Z">
        <w:r>
          <w:t xml:space="preserve">the distribution of </w:t>
        </w:r>
      </w:ins>
      <w:r>
        <w:t xml:space="preserve">1,000 </w:t>
      </w:r>
      <w:del w:id="266" w:author="rob" w:date="2018-08-12T15:20:00Z">
        <w:r w:rsidR="00804A79">
          <w:delText>random</w:delText>
        </w:r>
      </w:del>
      <w:ins w:id="267" w:author="rob" w:date="2018-08-12T15:20:00Z">
        <w:r>
          <w:t>randomly sampled</w:t>
        </w:r>
      </w:ins>
      <w:r>
        <w:t xml:space="preserve"> sets of </w:t>
      </w:r>
      <w:r>
        <w:lastRenderedPageBreak/>
        <w:t>candidate genes, conserving the number of input genes</w:t>
      </w:r>
      <w:ins w:id="268" w:author="rob" w:date="2018-08-12T15:20:00Z">
        <w:r>
          <w:t>. This sampling was used to derive a null distribution, which was used to calculate an empirical p-value</w:t>
        </w:r>
      </w:ins>
      <w:r>
        <w:t>.</w:t>
      </w:r>
    </w:p>
    <w:p w14:paraId="271CB8F7" w14:textId="77777777" w:rsidR="00B242E3" w:rsidRDefault="00B242E3" w:rsidP="001C401A">
      <w:pPr>
        <w:spacing w:line="360" w:lineRule="auto"/>
        <w:rPr>
          <w:ins w:id="269" w:author="rob" w:date="2018-08-12T15:20:00Z"/>
        </w:rPr>
      </w:pPr>
    </w:p>
    <w:p w14:paraId="6E900990" w14:textId="61CE5F12" w:rsidR="00FE1B03" w:rsidRDefault="00FE1B03" w:rsidP="00416E74">
      <w:pPr>
        <w:pStyle w:val="Heading2"/>
      </w:pPr>
      <w:r>
        <w:t xml:space="preserve">Simulating </w:t>
      </w:r>
      <w:r w:rsidR="007A3AFF">
        <w:t>GWAS</w:t>
      </w:r>
      <w:r>
        <w:t xml:space="preserve"> using </w:t>
      </w:r>
      <w:r w:rsidR="000F2DE6">
        <w:t>Gene O</w:t>
      </w:r>
      <w:r w:rsidR="00145345">
        <w:t>ntolo</w:t>
      </w:r>
      <w:r>
        <w:t>gy (GO) terms</w:t>
      </w:r>
    </w:p>
    <w:p w14:paraId="26CBC357" w14:textId="0A825E40" w:rsidR="00C92B64" w:rsidRDefault="00D03396" w:rsidP="001C401A">
      <w:pPr>
        <w:spacing w:line="360" w:lineRule="auto"/>
      </w:pPr>
      <w:r>
        <w:t>GO</w:t>
      </w:r>
      <w:r w:rsidR="00B0215A">
        <w:fldChar w:fldCharType="begin" w:fldLock="1"/>
      </w:r>
      <w:r w:rsidR="00A01009">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 (Harris et al., 2004)","plainTextFormattedCitation":" (Harris et al., 2004)","previouslyFormattedCitation":"(Harris et al., 2004)"},"properties":{"noteIndex":0},"schema":"https://github.com/citation-style-language/schema/raw/master/csl-citation.json"}</w:instrText>
      </w:r>
      <w:r w:rsidR="00B0215A">
        <w:fldChar w:fldCharType="separate"/>
      </w:r>
      <w:r w:rsidR="00A01009" w:rsidRPr="00A01009">
        <w:rPr>
          <w:noProof/>
        </w:rPr>
        <w:t xml:space="preserve"> (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D45ACC">
      <w:pPr>
        <w:pStyle w:val="Heading3"/>
      </w:pPr>
      <w:r>
        <w:t>Missing Candidate Rate</w:t>
      </w:r>
    </w:p>
    <w:p w14:paraId="278D39C0" w14:textId="08FA005E" w:rsidR="00D64D8E" w:rsidRPr="00294A97" w:rsidRDefault="00D64D8E" w:rsidP="00D45ACC">
      <w:pPr>
        <w:pStyle w:val="Heading3"/>
      </w:pPr>
      <w:bookmarkStart w:id="270" w:name="_Ref484125232"/>
      <w:r>
        <w:t>Eq.</w:t>
      </w:r>
      <w:r w:rsidR="00BB1654">
        <w:t xml:space="preserve"> 5</w:t>
      </w:r>
      <w:bookmarkEnd w:id="270"/>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D45ACC">
      <w:pPr>
        <w:pStyle w:val="Heading3"/>
      </w:pPr>
      <w:r>
        <w:t>False Candidate Rate</w:t>
      </w:r>
    </w:p>
    <w:p w14:paraId="04799335" w14:textId="11472598" w:rsidR="005936F2" w:rsidRDefault="005936F2" w:rsidP="00D45ACC">
      <w:pPr>
        <w:pStyle w:val="Heading3"/>
      </w:pPr>
      <w:bookmarkStart w:id="271" w:name="_Ref458775441"/>
      <w:bookmarkStart w:id="272" w:name="_Ref484125256"/>
      <w:r>
        <w:t>Eq.</w:t>
      </w:r>
      <w:r w:rsidR="00220757">
        <w:t xml:space="preserve"> 6</w:t>
      </w:r>
      <w:bookmarkEnd w:id="271"/>
      <w:bookmarkEnd w:id="272"/>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D45ACC">
      <w:pPr>
        <w:pStyle w:val="Heading3"/>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D45ACC">
      <w:pPr>
        <w:pStyle w:val="Heading3"/>
      </w:pPr>
      <w:r>
        <w:lastRenderedPageBreak/>
        <w:t xml:space="preserve">Adding false candidate genes by expanding </w:t>
      </w:r>
      <w:r w:rsidR="00D04EE5">
        <w:t>SNP-to-gene</w:t>
      </w:r>
      <w:r>
        <w:t xml:space="preserve"> mapping parameters</w:t>
      </w:r>
    </w:p>
    <w:p w14:paraId="78D91B39" w14:textId="327D3577"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273" w:author="rob" w:date="2018-08-12T15:20:00Z">
        <w:r w:rsidR="006149CD">
          <w:t xml:space="preserve">GO terms with </w:t>
        </w:r>
      </w:ins>
      <w:r w:rsidR="006149CD">
        <w:t xml:space="preserve">significantly co-expressed </w:t>
      </w:r>
      <w:del w:id="274" w:author="rob" w:date="2018-08-12T15:20:00Z">
        <w:r>
          <w:delText>GO terms</w:delText>
        </w:r>
      </w:del>
      <w:ins w:id="275" w:author="rob" w:date="2018-08-12T15:20:00Z">
        <w:r w:rsidR="006149CD">
          <w:t>genes</w:t>
        </w:r>
      </w:ins>
      <w:r w:rsidR="006149CD" w:rsidDel="006149CD">
        <w:t xml:space="preserve"> </w:t>
      </w:r>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416E74">
      <w:pPr>
        <w:pStyle w:val="Heading2"/>
      </w:pPr>
      <w:r>
        <w:t xml:space="preserve">Maize </w:t>
      </w:r>
      <w:r w:rsidR="00145345">
        <w:t>i</w:t>
      </w:r>
      <w:r w:rsidR="00393ABF">
        <w:t>onome GWAS</w:t>
      </w:r>
    </w:p>
    <w:p w14:paraId="72DBC8DF" w14:textId="2EC32715"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 (Ziegler et al., 2017)","plainTextFormattedCitation":" (Ziegler et al., 2017)","previouslyFormattedCitation":"(Ziegler et al., 2017)"},"properties":{"noteIndex":0},"schema":"https://github.com/citation-style-language/schema/raw/master/csl-citation.json"}</w:instrText>
      </w:r>
      <w:r w:rsidR="009430C5">
        <w:fldChar w:fldCharType="separate"/>
      </w:r>
      <w:r w:rsidR="00A01009" w:rsidRPr="00A01009">
        <w:rPr>
          <w:noProof/>
        </w:rPr>
        <w:t xml:space="preserve"> (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A01009">
        <w:instrText>ADDIN CSL_CITATION {"citationItems":[{"id":"ITEM-1","itemData":{"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d":{"date-parts":[["2012","2","27"]]},"language":"en","publisher":"Taylor &amp; Francis Group","title":"The Identification of Multiple Outliers","type":"article-journal"},"uris":["http://www.mendeley.com/documents/?uuid=d96cb914-d188-4a32-97c9-26a723a83c1b"]}],"mendeley":{"formattedCitation":" (Davies and Gather, 2012)","plainTextFormattedCitation":" (Davies and Gather, 2012)","previouslyFormattedCitation":"(Davies and Gather, 2012)"},"properties":{"noteIndex":0},"schema":"https://github.com/citation-style-language/schema/raw/master/csl-citation.json"}</w:instrText>
      </w:r>
      <w:r w:rsidR="00800A0A">
        <w:fldChar w:fldCharType="separate"/>
      </w:r>
      <w:r w:rsidR="00A01009" w:rsidRPr="00A01009">
        <w:rPr>
          <w:noProof/>
        </w:rPr>
        <w:t xml:space="preserve"> (Davies and Gather, 2012)</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A01009">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 (Hung et al., 2012)","plainTextFormattedCitation":" (Hung et al., 2012)","previouslyFormattedCitation":"(Hung et al., 2012)"},"properties":{"noteIndex":0},"schema":"https://github.com/citation-style-language/schema/raw/master/csl-citation.json"}</w:instrText>
      </w:r>
      <w:r w:rsidR="00800A0A">
        <w:fldChar w:fldCharType="separate"/>
      </w:r>
      <w:r w:rsidR="00A01009" w:rsidRPr="00A01009">
        <w:rPr>
          <w:noProof/>
        </w:rPr>
        <w:t xml:space="preserve"> (Hung et al., 2012)</w:t>
      </w:r>
      <w:r w:rsidR="00800A0A">
        <w:fldChar w:fldCharType="end"/>
      </w:r>
      <w:r>
        <w:t>. Joint</w:t>
      </w:r>
      <w:r w:rsidR="0036558F">
        <w:t>-</w:t>
      </w:r>
      <w:r>
        <w:t>linkage analysis was run using TASSEL version 3.0</w:t>
      </w:r>
      <w:r w:rsidR="00800A0A">
        <w:fldChar w:fldCharType="begin" w:fldLock="1"/>
      </w:r>
      <w:r w:rsidR="00A01009">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 (Bradbury et al., 2007)","plainTextFormattedCitation":" (Bradbury et al., 2007)","previouslyFormattedCitation":"(Bradbury et al., 2007)"},"properties":{"noteIndex":0},"schema":"https://github.com/citation-style-language/schema/raw/master/csl-citation.json"}</w:instrText>
      </w:r>
      <w:r w:rsidR="00800A0A">
        <w:fldChar w:fldCharType="separate"/>
      </w:r>
      <w:r w:rsidR="00A01009" w:rsidRPr="00A01009">
        <w:rPr>
          <w:noProof/>
        </w:rPr>
        <w:t xml:space="preserve"> (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A01009">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 (Elshire et al., 2011)","plainTextFormattedCitation":" (Elshire et al., 2011)","previouslyFormattedCitation":"(Elshire et al., 2011)"},"properties":{"noteIndex":0},"schema":"https://github.com/citation-style-language/schema/raw/master/csl-citation.json"}</w:instrText>
      </w:r>
      <w:r w:rsidR="00800A0A">
        <w:fldChar w:fldCharType="separate"/>
      </w:r>
      <w:r w:rsidR="00A01009" w:rsidRPr="00A01009">
        <w:rPr>
          <w:noProof/>
        </w:rPr>
        <w:t xml:space="preserve"> (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67D0B9CE"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 (Wallace et al., 2014; Cook et al., 2012; Tian et al., 2011)","plainTextFormattedCitation":" (Wallace et al., 2014; Cook et al., 2012; Tian et al., 2011)","previouslyFormattedCitation":"(Wallace et al., 2014; Cook et al., 2012; Tian et al., 2011)"},"properties":{"noteIndex":0},"schema":"https://github.com/citation-style-language/schema/raw/master/csl-citation.json"}</w:instrText>
      </w:r>
      <w:r w:rsidR="00B45FE3">
        <w:fldChar w:fldCharType="separate"/>
      </w:r>
      <w:r w:rsidR="00A01009" w:rsidRPr="00A01009">
        <w:rPr>
          <w:noProof/>
        </w:rPr>
        <w:t xml:space="preserve"> (Wallace et al., 2014; Cook et al., 2012; Tian et al., 2011)</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w:t>
      </w:r>
      <w:r>
        <w:lastRenderedPageBreak/>
        <w:t>those on the given chromosome. Association analysis for each trait was performed 100 times by randomly sampling, without replacement, 80% of the lines from each population.</w:t>
      </w:r>
    </w:p>
    <w:p w14:paraId="06DE2463" w14:textId="624B5CA6" w:rsidR="006F36A4" w:rsidRDefault="00393ABF" w:rsidP="001C401A">
      <w:pPr>
        <w:spacing w:line="360" w:lineRule="auto"/>
      </w:pPr>
      <w:r>
        <w:t>The final input SNP dataset contained 28.9 million SNPs obtained from the maize HapMap1</w:t>
      </w:r>
      <w:r w:rsidR="00C557DC">
        <w:fldChar w:fldCharType="begin" w:fldLock="1"/>
      </w:r>
      <w:r w:rsidR="00A01009">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Gore et al., 2009)"},"properties":{"noteIndex":0},"schema":"https://github.com/citation-style-language/schema/raw/master/csl-citation.json"}</w:instrText>
      </w:r>
      <w:r w:rsidR="00C557DC">
        <w:fldChar w:fldCharType="separate"/>
      </w:r>
      <w:r w:rsidR="00A01009" w:rsidRPr="00A01009">
        <w:rPr>
          <w:noProof/>
        </w:rPr>
        <w:t xml:space="preserve"> (Gore et al., 2009)</w:t>
      </w:r>
      <w:r w:rsidR="00C557DC">
        <w:fldChar w:fldCharType="end"/>
      </w:r>
      <w:r>
        <w:t>, the maize HapMap2</w:t>
      </w:r>
      <w:r w:rsidR="00C557DC">
        <w:fldChar w:fldCharType="begin" w:fldLock="1"/>
      </w:r>
      <w:r w:rsidR="00A01009">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 (Chia et al., 2012)","plainTextFormattedCitation":" (Chia et al., 2012)","previouslyFormattedCitation":"(Chia et al., 2012)"},"properties":{"noteIndex":0},"schema":"https://github.com/citation-style-language/schema/raw/master/csl-citation.json"}</w:instrText>
      </w:r>
      <w:r w:rsidR="00C557DC">
        <w:fldChar w:fldCharType="separate"/>
      </w:r>
      <w:r w:rsidR="00A01009" w:rsidRPr="00A01009">
        <w:rPr>
          <w:noProof/>
        </w:rPr>
        <w:t xml:space="preserve"> (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 (Wallace et al., 2014; Chia et al., 2012)","plainTextFormattedCitation":" (Wallace et al., 2014; Chia et al., 2012)","previouslyFormattedCitation":"(Wallace et al., 2014; Chia et al., 2012)"},"properties":{"noteIndex":0},"schema":"https://github.com/citation-style-language/schema/raw/master/csl-citation.json"}</w:instrText>
      </w:r>
      <w:r w:rsidR="003F1192">
        <w:fldChar w:fldCharType="separate"/>
      </w:r>
      <w:r w:rsidR="00A01009" w:rsidRPr="00A01009">
        <w:rPr>
          <w:noProof/>
        </w:rPr>
        <w:t xml:space="preserve"> (Wallace et al., 2014; Chia et al., 2012)</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A01009">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Valdar et al., 2009)"},"properties":{"noteIndex":0},"schema":"https://github.com/citation-style-language/schema/raw/master/csl-citation.json"}</w:instrText>
      </w:r>
      <w:r w:rsidR="003F1192">
        <w:fldChar w:fldCharType="separate"/>
      </w:r>
      <w:r w:rsidR="00A01009" w:rsidRPr="00A01009">
        <w:rPr>
          <w:noProof/>
        </w:rPr>
        <w:t xml:space="preserve"> (Valdar et al., 2009)</w:t>
      </w:r>
      <w:r w:rsidR="003F1192">
        <w:fldChar w:fldCharType="end"/>
      </w:r>
      <w:r w:rsidR="00145345">
        <w:t>.</w:t>
      </w:r>
    </w:p>
    <w:p w14:paraId="13268F5B" w14:textId="2F14D4A7" w:rsidR="00DF4642" w:rsidRDefault="00DF4642" w:rsidP="00416E74">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w:t>
      </w:r>
      <w:r>
        <w:lastRenderedPageBreak/>
        <w:t>co-expression in each of the networks. Genes were added based on the sum of their co-expression to the original HPO set.</w:t>
      </w:r>
    </w:p>
    <w:p w14:paraId="6CB52594" w14:textId="39B26AB7" w:rsidR="00331862" w:rsidRDefault="008134F4" w:rsidP="00416E74">
      <w:pPr>
        <w:pStyle w:val="Heading2"/>
      </w:pPr>
      <w:r>
        <w:t>Reduced</w:t>
      </w:r>
      <w:r w:rsidR="004802BE">
        <w:t>-</w:t>
      </w:r>
      <w:r>
        <w:t>accession ZmPAN networks</w:t>
      </w:r>
    </w:p>
    <w:p w14:paraId="08B3B8F4" w14:textId="23BB49F3" w:rsidR="006B33EA" w:rsidRDefault="00331862" w:rsidP="001C401A">
      <w:pPr>
        <w:spacing w:line="360" w:lineRule="auto"/>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rPr>
          <w:ins w:id="276" w:author="rob" w:date="2018-08-12T15:20:00Z"/>
        </w:rPr>
      </w:pPr>
      <w:ins w:id="277" w:author="rob" w:date="2018-08-12T15:20:00Z">
        <w:r>
          <w:t>Identifying High Priority Genes from</w:t>
        </w:r>
        <w:r w:rsidR="00983911">
          <w:t xml:space="preserve"> 41</w:t>
        </w:r>
        <w:r>
          <w:t xml:space="preserve"> non-Ionomic GWAS</w:t>
        </w:r>
      </w:ins>
    </w:p>
    <w:p w14:paraId="46C2BCD4" w14:textId="18A7E808" w:rsidR="00501685" w:rsidRPr="00501685" w:rsidRDefault="00501685" w:rsidP="000E2EBD">
      <w:pPr>
        <w:spacing w:line="360" w:lineRule="auto"/>
        <w:rPr>
          <w:ins w:id="278" w:author="rob" w:date="2018-08-12T15:20:00Z"/>
        </w:rPr>
      </w:pPr>
      <w:ins w:id="279" w:author="rob" w:date="2018-08-12T15:20:00Z">
        <w:r>
          <w:t>Camoco wa</w:t>
        </w:r>
        <w:r w:rsidR="00471682">
          <w:t>s used to identify HPO</w:t>
        </w:r>
        <w:r>
          <w:t xml:space="preserve"> candidate genes from</w:t>
        </w:r>
        <w:r w:rsidR="00AD7566">
          <w:t xml:space="preserve"> 41</w:t>
        </w:r>
        <w:r>
          <w:t xml:space="preserve"> </w:t>
        </w:r>
        <w:r w:rsidR="00D2696C">
          <w:t xml:space="preserve">GWAS traits reported </w:t>
        </w:r>
        <w:r>
          <w:t>previous</w:t>
        </w:r>
        <w:r w:rsidR="00D2696C">
          <w:t>ly</w:t>
        </w:r>
        <w:r>
          <w:t xml:space="preserve"> by Wallace et al. </w:t>
        </w:r>
        <w:r>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fldChar w:fldCharType="separate"/>
        </w:r>
        <w:r w:rsidR="00A01009" w:rsidRPr="00A01009">
          <w:rPr>
            <w:noProof/>
          </w:rPr>
          <w:t xml:space="preserve"> (Wallace et al., 2014)</w:t>
        </w:r>
        <w:r>
          <w:fldChar w:fldCharType="end"/>
        </w:r>
        <w:r w:rsidR="00AD7566">
          <w:t xml:space="preserve"> which included: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r w:rsidR="00D2696C">
          <w:t>. SNPs were mapped to genes using two window sizes (50kb and 100kb) as well as two flanking gene parameters (1 and 2 genes). Overlap was calculated using both density and locality in all three co-expression networks and FDR was calculated for candidate genes in each GWAS subnetwork as described above. High priority overlap (HPO) candidate genes were identified as described above as candidates genes with less than 30% FDR in at least two SNP-to-gene mappings</w:t>
        </w:r>
        <w:r w:rsidR="00983911">
          <w:t xml:space="preserve"> (</w:t>
        </w:r>
        <w:r w:rsidR="00983911">
          <w:fldChar w:fldCharType="begin"/>
        </w:r>
        <w:r w:rsidR="00983911">
          <w:instrText xml:space="preserve"> REF _Ref519515104 \h </w:instrText>
        </w:r>
        <w:r w:rsidR="000E2EBD">
          <w:instrText xml:space="preserve"> \* MERGEFORMAT </w:instrText>
        </w:r>
      </w:ins>
      <w:ins w:id="280" w:author="rob" w:date="2018-08-12T15:20:00Z">
        <w:r w:rsidR="00983911">
          <w:fldChar w:fldCharType="separate"/>
        </w:r>
        <w:r w:rsidR="00983911">
          <w:t>Supp. Table 12</w:t>
        </w:r>
        <w:r w:rsidR="00983911">
          <w:fldChar w:fldCharType="end"/>
        </w:r>
        <w:r w:rsidR="00983911">
          <w:t>)</w:t>
        </w:r>
        <w:r w:rsidR="00D2696C">
          <w:t>.</w:t>
        </w:r>
      </w:ins>
    </w:p>
    <w:p w14:paraId="461D3766" w14:textId="5786FE2F" w:rsidR="00A76A79" w:rsidRDefault="00A76A79" w:rsidP="001C401A">
      <w:pPr>
        <w:pStyle w:val="Heading1"/>
        <w:spacing w:line="360" w:lineRule="auto"/>
      </w:pPr>
      <w:r>
        <w:lastRenderedPageBreak/>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w:t>
      </w:r>
      <w:r w:rsidRPr="005717EC">
        <w:lastRenderedPageBreak/>
        <w:t>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435F1F1F" w14:textId="1FC220B4" w:rsidR="00A01009" w:rsidRPr="00A01009" w:rsidRDefault="003F1192" w:rsidP="00A01009">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A01009" w:rsidRPr="00A01009">
        <w:rPr>
          <w:rFonts w:cs="Times New Roman"/>
          <w:b/>
          <w:bCs/>
          <w:noProof/>
          <w:szCs w:val="24"/>
        </w:rPr>
        <w:t>Anders,</w:t>
      </w:r>
      <w:r w:rsidR="00A01009" w:rsidRPr="00922DF6">
        <w:rPr>
          <w:b/>
        </w:rPr>
        <w:t xml:space="preserve"> S</w:t>
      </w:r>
      <w:r w:rsidR="00A01009" w:rsidRPr="00A01009">
        <w:rPr>
          <w:rFonts w:cs="Times New Roman"/>
          <w:b/>
          <w:bCs/>
          <w:noProof/>
          <w:szCs w:val="24"/>
        </w:rPr>
        <w:t>., Pyl,</w:t>
      </w:r>
      <w:r w:rsidR="00A01009" w:rsidRPr="00922DF6">
        <w:rPr>
          <w:b/>
        </w:rPr>
        <w:t xml:space="preserve"> P</w:t>
      </w:r>
      <w:r w:rsidR="00A01009" w:rsidRPr="00A01009">
        <w:rPr>
          <w:rFonts w:cs="Times New Roman"/>
          <w:b/>
          <w:bCs/>
          <w:noProof/>
          <w:szCs w:val="24"/>
        </w:rPr>
        <w:t>.T., and Huber, W.</w:t>
      </w:r>
      <w:r w:rsidR="00A01009" w:rsidRPr="00A01009">
        <w:rPr>
          <w:rFonts w:cs="Times New Roman"/>
          <w:noProof/>
          <w:szCs w:val="24"/>
        </w:rPr>
        <w:t xml:space="preserve"> (2014). HTSeq - A Python framework to work with high-throughput sequencing data. Bioinformatics </w:t>
      </w:r>
      <w:r w:rsidR="00A01009" w:rsidRPr="00A01009">
        <w:rPr>
          <w:rFonts w:cs="Times New Roman"/>
          <w:b/>
          <w:bCs/>
          <w:noProof/>
          <w:szCs w:val="24"/>
        </w:rPr>
        <w:t>31</w:t>
      </w:r>
      <w:r w:rsidR="00A01009" w:rsidRPr="00A01009">
        <w:rPr>
          <w:rFonts w:cs="Times New Roman"/>
          <w:noProof/>
          <w:szCs w:val="24"/>
        </w:rPr>
        <w:t>: 166–169.</w:t>
      </w:r>
    </w:p>
    <w:p w14:paraId="3339B0F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Andorf, C.M.</w:t>
      </w:r>
      <w:r w:rsidRPr="00922DF6">
        <w:rPr>
          <w:b/>
        </w:rPr>
        <w:t xml:space="preserve"> et al.</w:t>
      </w:r>
      <w:r w:rsidRPr="00A01009">
        <w:rPr>
          <w:rFonts w:cs="Times New Roman"/>
          <w:noProof/>
          <w:szCs w:val="24"/>
        </w:rPr>
        <w:t xml:space="preserve"> (2015). MaizeGDB update: new tools, data and interface for the maize model organism database. Nucleic Acids Res.: gkv1007.</w:t>
      </w:r>
    </w:p>
    <w:p w14:paraId="4745EEB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Angelovici, R., Batushansky, A., Deason, N., Gonzalez-Jorge, S., Gore, M.A., Fait, A., and DellaPenna, D.</w:t>
      </w:r>
      <w:r w:rsidRPr="00A01009">
        <w:rPr>
          <w:rFonts w:cs="Times New Roman"/>
          <w:noProof/>
          <w:szCs w:val="24"/>
        </w:rPr>
        <w:t xml:space="preserve"> (2017). Network-Guided GWAS Improves Identification of Genes Affecting Free Amino Acids. Plant Physiol. </w:t>
      </w:r>
      <w:r w:rsidRPr="00A01009">
        <w:rPr>
          <w:rFonts w:cs="Times New Roman"/>
          <w:b/>
          <w:bCs/>
          <w:noProof/>
          <w:szCs w:val="24"/>
        </w:rPr>
        <w:t>173</w:t>
      </w:r>
      <w:r w:rsidRPr="00A01009">
        <w:rPr>
          <w:rFonts w:cs="Times New Roman"/>
          <w:noProof/>
          <w:szCs w:val="24"/>
        </w:rPr>
        <w:t>: 872–886.</w:t>
      </w:r>
    </w:p>
    <w:p w14:paraId="60E46C5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Asaro, A., Ziegler, G., Ziyomo, C., Hoekenga, O., Dilkes, B., and Baxter, I.</w:t>
      </w:r>
      <w:r w:rsidRPr="00A01009">
        <w:rPr>
          <w:rFonts w:cs="Times New Roman"/>
          <w:noProof/>
          <w:szCs w:val="24"/>
        </w:rPr>
        <w:t xml:space="preserve"> (2016). The Interaction of Genotype and Environment Determines Variation in the Maize Kernel Ionome. G3&amp;amp;#58; Genes|Genomes|Genetics </w:t>
      </w:r>
      <w:r w:rsidRPr="00A01009">
        <w:rPr>
          <w:rFonts w:cs="Times New Roman"/>
          <w:b/>
          <w:bCs/>
          <w:noProof/>
          <w:szCs w:val="24"/>
        </w:rPr>
        <w:t>6</w:t>
      </w:r>
      <w:r w:rsidRPr="00A01009">
        <w:rPr>
          <w:rFonts w:cs="Times New Roman"/>
          <w:noProof/>
          <w:szCs w:val="24"/>
        </w:rPr>
        <w:t>: 4175–4183.</w:t>
      </w:r>
    </w:p>
    <w:p w14:paraId="361C97A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dri, D. V., Loyola-Vargas, V.M., Broeckling, C.D., De-la-Pena, C., Jasinski, M., Santelia, D., Martinoia, E., Sumner, L.W., Banta, L.M., Stermitz, F., and Vivanco, J.M.</w:t>
      </w:r>
      <w:r w:rsidRPr="00A01009">
        <w:rPr>
          <w:rFonts w:cs="Times New Roman"/>
          <w:noProof/>
          <w:szCs w:val="24"/>
        </w:rPr>
        <w:t xml:space="preserve"> (2007). Altered Profile of Secondary Metabolites in the Root Exudates of Arabidopsis ATP-Binding Cassette Transporter Mutants. Plant Physiol. </w:t>
      </w:r>
      <w:r w:rsidRPr="00A01009">
        <w:rPr>
          <w:rFonts w:cs="Times New Roman"/>
          <w:b/>
          <w:bCs/>
          <w:noProof/>
          <w:szCs w:val="24"/>
        </w:rPr>
        <w:t>146</w:t>
      </w:r>
      <w:r w:rsidRPr="00A01009">
        <w:rPr>
          <w:rFonts w:cs="Times New Roman"/>
          <w:noProof/>
          <w:szCs w:val="24"/>
        </w:rPr>
        <w:t>: 762–771.</w:t>
      </w:r>
    </w:p>
    <w:p w14:paraId="01F3946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illie, J.K. et al.</w:t>
      </w:r>
      <w:r w:rsidRPr="00A01009">
        <w:rPr>
          <w:rFonts w:cs="Times New Roman"/>
          <w:noProof/>
          <w:szCs w:val="24"/>
        </w:rPr>
        <w:t xml:space="preserve"> (2018). Shared activity patterns arising at genetic susceptibility loci reveal underlying genomic and cellular architecture of human disease. PLoS Comput. Biol. </w:t>
      </w:r>
      <w:r w:rsidRPr="00A01009">
        <w:rPr>
          <w:rFonts w:cs="Times New Roman"/>
          <w:b/>
          <w:bCs/>
          <w:noProof/>
          <w:szCs w:val="24"/>
        </w:rPr>
        <w:t>14</w:t>
      </w:r>
      <w:r w:rsidRPr="00A01009">
        <w:rPr>
          <w:rFonts w:cs="Times New Roman"/>
          <w:noProof/>
          <w:szCs w:val="24"/>
        </w:rPr>
        <w:t>: 1–24.</w:t>
      </w:r>
    </w:p>
    <w:p w14:paraId="7891E57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w:t>
      </w:r>
      <w:r w:rsidRPr="00A01009">
        <w:rPr>
          <w:rFonts w:cs="Times New Roman"/>
          <w:noProof/>
          <w:szCs w:val="24"/>
        </w:rPr>
        <w:t xml:space="preserve"> (2010). Ionomics: The functional genomics of elements. Brief. Funct. Genomics </w:t>
      </w:r>
      <w:r w:rsidRPr="00A01009">
        <w:rPr>
          <w:rFonts w:cs="Times New Roman"/>
          <w:b/>
          <w:bCs/>
          <w:noProof/>
          <w:szCs w:val="24"/>
        </w:rPr>
        <w:t>9</w:t>
      </w:r>
      <w:r w:rsidRPr="00A01009">
        <w:rPr>
          <w:rFonts w:cs="Times New Roman"/>
          <w:noProof/>
          <w:szCs w:val="24"/>
        </w:rPr>
        <w:t>: 149–56.</w:t>
      </w:r>
    </w:p>
    <w:p w14:paraId="101E396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 and Dilkes, B.P.</w:t>
      </w:r>
      <w:r w:rsidRPr="00A01009">
        <w:rPr>
          <w:rFonts w:cs="Times New Roman"/>
          <w:noProof/>
          <w:szCs w:val="24"/>
        </w:rPr>
        <w:t xml:space="preserve"> (2012). Elemental profiles reflect plant adaptations to the environment. Science </w:t>
      </w:r>
      <w:r w:rsidRPr="00A01009">
        <w:rPr>
          <w:rFonts w:cs="Times New Roman"/>
          <w:b/>
          <w:bCs/>
          <w:noProof/>
          <w:szCs w:val="24"/>
        </w:rPr>
        <w:t>336</w:t>
      </w:r>
      <w:r w:rsidRPr="00A01009">
        <w:rPr>
          <w:rFonts w:cs="Times New Roman"/>
          <w:noProof/>
          <w:szCs w:val="24"/>
        </w:rPr>
        <w:t>: 1661–3.</w:t>
      </w:r>
    </w:p>
    <w:p w14:paraId="728D873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 xml:space="preserve">Baxter, I., Tchieu, J., Sussman, M.R., Boutry, M., Palmgren, M.G., Gribskov, </w:t>
      </w:r>
      <w:r w:rsidRPr="00A01009">
        <w:rPr>
          <w:rFonts w:cs="Times New Roman"/>
          <w:b/>
          <w:bCs/>
          <w:noProof/>
          <w:szCs w:val="24"/>
        </w:rPr>
        <w:lastRenderedPageBreak/>
        <w:t>M., Harper, J.F., and Axelsen, K.B.</w:t>
      </w:r>
      <w:r w:rsidRPr="00A01009">
        <w:rPr>
          <w:rFonts w:cs="Times New Roman"/>
          <w:noProof/>
          <w:szCs w:val="24"/>
        </w:rPr>
        <w:t xml:space="preserve"> (2003). Genomic Comparison of P-Type ATPase Ion Pumps in Arabidopsis and Rice 1. </w:t>
      </w:r>
      <w:r w:rsidRPr="00A01009">
        <w:rPr>
          <w:rFonts w:cs="Times New Roman"/>
          <w:b/>
          <w:bCs/>
          <w:noProof/>
          <w:szCs w:val="24"/>
        </w:rPr>
        <w:t>132</w:t>
      </w:r>
      <w:r w:rsidRPr="00A01009">
        <w:rPr>
          <w:rFonts w:cs="Times New Roman"/>
          <w:noProof/>
          <w:szCs w:val="24"/>
        </w:rPr>
        <w:t>: 618–628.</w:t>
      </w:r>
    </w:p>
    <w:p w14:paraId="3A898F3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R., Vitek, O., Lahner, B., Muthukumar, B., Borghi, M., Morrissey, J., Guerinot, M. Lou, and Salt, D.E.</w:t>
      </w:r>
      <w:r w:rsidRPr="00A01009">
        <w:rPr>
          <w:rFonts w:cs="Times New Roman"/>
          <w:noProof/>
          <w:szCs w:val="24"/>
        </w:rPr>
        <w:t xml:space="preserve"> (2008). The leaf ionome as a multivariable system to detect a plant’s physiological status. Proc. Natl. Acad. Sci. U. S. A. </w:t>
      </w:r>
      <w:r w:rsidRPr="00A01009">
        <w:rPr>
          <w:rFonts w:cs="Times New Roman"/>
          <w:b/>
          <w:bCs/>
          <w:noProof/>
          <w:szCs w:val="24"/>
        </w:rPr>
        <w:t>105</w:t>
      </w:r>
      <w:r w:rsidRPr="00A01009">
        <w:rPr>
          <w:rFonts w:cs="Times New Roman"/>
          <w:noProof/>
          <w:szCs w:val="24"/>
        </w:rPr>
        <w:t>: 12081–6.</w:t>
      </w:r>
    </w:p>
    <w:p w14:paraId="4A4908FA" w14:textId="539D875D"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R., Ziegler, G., Lahner, B., Mickelbart, M. V., Foley, R., Danku, J., Armstrong, P., Salt, D.E., and Hoekenga, O.A.</w:t>
      </w:r>
      <w:r w:rsidRPr="00A01009">
        <w:rPr>
          <w:rFonts w:cs="Times New Roman"/>
          <w:noProof/>
          <w:szCs w:val="24"/>
        </w:rPr>
        <w:t xml:space="preserve"> (2014). Single-kernel ionomic profiles are highly heritable indicators of genetic and environmental influences on elemental accumulation in maize grain (Zea mays). PLoS One </w:t>
      </w:r>
      <w:r w:rsidRPr="00A01009">
        <w:rPr>
          <w:rFonts w:cs="Times New Roman"/>
          <w:b/>
          <w:bCs/>
          <w:noProof/>
          <w:szCs w:val="24"/>
        </w:rPr>
        <w:t>9</w:t>
      </w:r>
      <w:r w:rsidRPr="00A01009">
        <w:rPr>
          <w:rFonts w:cs="Times New Roman"/>
          <w:noProof/>
          <w:szCs w:val="24"/>
        </w:rPr>
        <w:t>.</w:t>
      </w:r>
    </w:p>
    <w:p w14:paraId="6EEA3549" w14:textId="50E57890"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radbury, P.J., Zhang, Z., Kroon, D.E., Casstevens, T.M., Ramdoss, Y., and Buckler, E.S.</w:t>
      </w:r>
      <w:r w:rsidRPr="00A01009">
        <w:rPr>
          <w:rFonts w:cs="Times New Roman"/>
          <w:noProof/>
          <w:szCs w:val="24"/>
        </w:rPr>
        <w:t xml:space="preserve"> (2007). TASSEL: software for association mapping of complex traits in diverse samples. Bioinformatics </w:t>
      </w:r>
      <w:r w:rsidRPr="00A01009">
        <w:rPr>
          <w:rFonts w:cs="Times New Roman"/>
          <w:b/>
          <w:bCs/>
          <w:noProof/>
          <w:szCs w:val="24"/>
        </w:rPr>
        <w:t>23</w:t>
      </w:r>
      <w:r w:rsidRPr="00A01009">
        <w:rPr>
          <w:rFonts w:cs="Times New Roman"/>
          <w:noProof/>
          <w:szCs w:val="24"/>
        </w:rPr>
        <w:t>: 2633–5.</w:t>
      </w:r>
    </w:p>
    <w:p w14:paraId="2A0B22E3" w14:textId="07694815"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Buckler</w:t>
      </w:r>
      <w:r w:rsidRPr="00A01009">
        <w:rPr>
          <w:rFonts w:cs="Times New Roman"/>
          <w:b/>
          <w:bCs/>
          <w:noProof/>
          <w:szCs w:val="24"/>
        </w:rPr>
        <w:t>, E.S.</w:t>
      </w:r>
      <w:r w:rsidRPr="00922DF6">
        <w:rPr>
          <w:b/>
        </w:rPr>
        <w:t xml:space="preserve"> et al.</w:t>
      </w:r>
      <w:r w:rsidRPr="00A01009">
        <w:rPr>
          <w:rFonts w:cs="Times New Roman"/>
          <w:noProof/>
          <w:szCs w:val="24"/>
        </w:rPr>
        <w:t xml:space="preserve"> (2009). The genetic architecture of maize flowering time. Science </w:t>
      </w:r>
      <w:r w:rsidRPr="00922DF6">
        <w:rPr>
          <w:b/>
        </w:rPr>
        <w:t>325</w:t>
      </w:r>
      <w:r w:rsidRPr="00A01009">
        <w:rPr>
          <w:rFonts w:cs="Times New Roman"/>
          <w:noProof/>
          <w:szCs w:val="24"/>
        </w:rPr>
        <w:t>: 714–8.</w:t>
      </w:r>
    </w:p>
    <w:p w14:paraId="0846319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unyavanich, S. et al.</w:t>
      </w:r>
      <w:r w:rsidRPr="00A01009">
        <w:rPr>
          <w:rFonts w:cs="Times New Roman"/>
          <w:noProof/>
          <w:szCs w:val="24"/>
        </w:rPr>
        <w:t xml:space="preserve"> (2014). Integrated genome-wide association, coexpression network, and expression single nucleotide polymorphism analysis identifies novel pathway in allergic rhinitis. BMC Med. Genomics </w:t>
      </w:r>
      <w:r w:rsidRPr="00A01009">
        <w:rPr>
          <w:rFonts w:cs="Times New Roman"/>
          <w:b/>
          <w:bCs/>
          <w:noProof/>
          <w:szCs w:val="24"/>
        </w:rPr>
        <w:t>7</w:t>
      </w:r>
      <w:r w:rsidRPr="00A01009">
        <w:rPr>
          <w:rFonts w:cs="Times New Roman"/>
          <w:noProof/>
          <w:szCs w:val="24"/>
        </w:rPr>
        <w:t>: 48.</w:t>
      </w:r>
    </w:p>
    <w:p w14:paraId="07E825A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labrese, G.M., Mesner, L.D., Stains, J.P., Tommasini, S.M., Horowitz, M.C., Rosen, C.J., and Farber, C.R.</w:t>
      </w:r>
      <w:r w:rsidRPr="00A01009">
        <w:rPr>
          <w:rFonts w:cs="Times New Roman"/>
          <w:noProof/>
          <w:szCs w:val="24"/>
        </w:rPr>
        <w:t xml:space="preserve"> (2017). Integrating GWAS and Co-expression Network Data Identifies Bone Mineral Density Genes SPTBN1 and MARK3 and an Osteoblast Functional Module. Cell Syst. </w:t>
      </w:r>
      <w:r w:rsidRPr="00A01009">
        <w:rPr>
          <w:rFonts w:cs="Times New Roman"/>
          <w:b/>
          <w:bCs/>
          <w:noProof/>
          <w:szCs w:val="24"/>
        </w:rPr>
        <w:t>4</w:t>
      </w:r>
      <w:r w:rsidRPr="00A01009">
        <w:rPr>
          <w:rFonts w:cs="Times New Roman"/>
          <w:noProof/>
          <w:szCs w:val="24"/>
        </w:rPr>
        <w:t>: 46–59.e4.</w:t>
      </w:r>
    </w:p>
    <w:p w14:paraId="6FF91DF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ldwell, K.S., Russell, J., Langridge, P., and Powell, W.</w:t>
      </w:r>
      <w:r w:rsidRPr="00A01009">
        <w:rPr>
          <w:rFonts w:cs="Times New Roman"/>
          <w:noProof/>
          <w:szCs w:val="24"/>
        </w:rPr>
        <w:t xml:space="preserve"> (2006). Extreme population-dependent linkage disequilibrium detected in an inbreeding plant species, Hordeum vulgare. Genetics </w:t>
      </w:r>
      <w:r w:rsidRPr="00A01009">
        <w:rPr>
          <w:rFonts w:cs="Times New Roman"/>
          <w:b/>
          <w:bCs/>
          <w:noProof/>
          <w:szCs w:val="24"/>
        </w:rPr>
        <w:t>172</w:t>
      </w:r>
      <w:r w:rsidRPr="00A01009">
        <w:rPr>
          <w:rFonts w:cs="Times New Roman"/>
          <w:noProof/>
          <w:szCs w:val="24"/>
        </w:rPr>
        <w:t>: 557–567.</w:t>
      </w:r>
    </w:p>
    <w:p w14:paraId="42FF12E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moco Github Repository</w:t>
      </w:r>
      <w:r w:rsidRPr="00A01009">
        <w:rPr>
          <w:rFonts w:cs="Times New Roman"/>
          <w:noProof/>
          <w:szCs w:val="24"/>
        </w:rPr>
        <w:t>.</w:t>
      </w:r>
    </w:p>
    <w:p w14:paraId="4E83F151" w14:textId="12426E9E"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stelletti, S., Tuberosa, R., Pindo, M., and Salvi, S.</w:t>
      </w:r>
      <w:r w:rsidRPr="00A01009">
        <w:rPr>
          <w:rFonts w:cs="Times New Roman"/>
          <w:noProof/>
          <w:szCs w:val="24"/>
        </w:rPr>
        <w:t xml:space="preserve"> (2014). A MITE transposon insertion is associated with differential methylation at the maize flowering time </w:t>
      </w:r>
      <w:r w:rsidRPr="00A01009">
        <w:rPr>
          <w:rFonts w:cs="Times New Roman"/>
          <w:noProof/>
          <w:szCs w:val="24"/>
        </w:rPr>
        <w:lastRenderedPageBreak/>
        <w:t xml:space="preserve">QTL Vgt1. G3 (Bethesda). </w:t>
      </w:r>
      <w:r w:rsidRPr="00922DF6">
        <w:rPr>
          <w:b/>
        </w:rPr>
        <w:t>4</w:t>
      </w:r>
      <w:r w:rsidRPr="00A01009">
        <w:rPr>
          <w:rFonts w:cs="Times New Roman"/>
          <w:noProof/>
          <w:szCs w:val="24"/>
        </w:rPr>
        <w:t>: 805–12.</w:t>
      </w:r>
    </w:p>
    <w:p w14:paraId="36CD9761" w14:textId="4C21B910"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han, E.K.</w:t>
      </w:r>
      <w:r w:rsidRPr="00922DF6">
        <w:rPr>
          <w:b/>
        </w:rPr>
        <w:t>F</w:t>
      </w:r>
      <w:r w:rsidRPr="00A01009">
        <w:rPr>
          <w:rFonts w:cs="Times New Roman"/>
          <w:b/>
          <w:bCs/>
          <w:noProof/>
          <w:szCs w:val="24"/>
        </w:rPr>
        <w:t>., Rowe,</w:t>
      </w:r>
      <w:r w:rsidRPr="00922DF6">
        <w:rPr>
          <w:b/>
        </w:rPr>
        <w:t xml:space="preserve"> H</w:t>
      </w:r>
      <w:r w:rsidRPr="00A01009">
        <w:rPr>
          <w:rFonts w:cs="Times New Roman"/>
          <w:b/>
          <w:bCs/>
          <w:noProof/>
          <w:szCs w:val="24"/>
        </w:rPr>
        <w:t>.C., Corwin, J.A., Joseph, B., and Kliebenstein, D.J.</w:t>
      </w:r>
      <w:r w:rsidRPr="00A01009">
        <w:rPr>
          <w:rFonts w:cs="Times New Roman"/>
          <w:noProof/>
          <w:szCs w:val="24"/>
        </w:rPr>
        <w:t xml:space="preserve"> (2011). Combining Genome-Wide Association Mapping and Transcriptional Networks to Identify Novel Genes Controlling Glucosinolates in Arabidopsis thaliana. PLoS Biol. </w:t>
      </w:r>
      <w:r w:rsidRPr="00A01009">
        <w:rPr>
          <w:rFonts w:cs="Times New Roman"/>
          <w:b/>
          <w:bCs/>
          <w:noProof/>
          <w:szCs w:val="24"/>
        </w:rPr>
        <w:t>9</w:t>
      </w:r>
      <w:r w:rsidRPr="00A01009">
        <w:rPr>
          <w:rFonts w:cs="Times New Roman"/>
          <w:noProof/>
          <w:szCs w:val="24"/>
        </w:rPr>
        <w:t>: e1001125.</w:t>
      </w:r>
    </w:p>
    <w:p w14:paraId="08352DBF" w14:textId="342886AA"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hao, D.-Y. et al.</w:t>
      </w:r>
      <w:r w:rsidRPr="00A01009">
        <w:rPr>
          <w:rFonts w:cs="Times New Roman"/>
          <w:noProof/>
          <w:szCs w:val="24"/>
        </w:rPr>
        <w:t xml:space="preserve"> (2011). Sphingolipids in the Root Play an Important Role in Regulating the Leaf Ionome in Arabidopsis thaliana. Plant Cell </w:t>
      </w:r>
      <w:r w:rsidRPr="00A01009">
        <w:rPr>
          <w:rFonts w:cs="Times New Roman"/>
          <w:b/>
          <w:bCs/>
          <w:noProof/>
          <w:szCs w:val="24"/>
        </w:rPr>
        <w:t>23</w:t>
      </w:r>
      <w:r w:rsidRPr="00A01009">
        <w:rPr>
          <w:rFonts w:cs="Times New Roman"/>
          <w:noProof/>
          <w:szCs w:val="24"/>
        </w:rPr>
        <w:t>: 1061–1081.</w:t>
      </w:r>
    </w:p>
    <w:p w14:paraId="7B28B32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hia, J.-M. et al.</w:t>
      </w:r>
      <w:r w:rsidRPr="00A01009">
        <w:rPr>
          <w:rFonts w:cs="Times New Roman"/>
          <w:noProof/>
          <w:szCs w:val="24"/>
        </w:rPr>
        <w:t xml:space="preserve"> (2012). Maize HapMap2 identifies extant variation from a genome in flux. Nat. Genet. </w:t>
      </w:r>
      <w:r w:rsidRPr="00A01009">
        <w:rPr>
          <w:rFonts w:cs="Times New Roman"/>
          <w:b/>
          <w:bCs/>
          <w:noProof/>
          <w:szCs w:val="24"/>
        </w:rPr>
        <w:t>44</w:t>
      </w:r>
      <w:r w:rsidRPr="00A01009">
        <w:rPr>
          <w:rFonts w:cs="Times New Roman"/>
          <w:noProof/>
          <w:szCs w:val="24"/>
        </w:rPr>
        <w:t>: 803–7.</w:t>
      </w:r>
    </w:p>
    <w:p w14:paraId="636CE26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lark, R.M., Wagler, T.N., Quijada, P., and Doebley, J.</w:t>
      </w:r>
      <w:r w:rsidRPr="00A01009">
        <w:rPr>
          <w:rFonts w:cs="Times New Roman"/>
          <w:noProof/>
          <w:szCs w:val="24"/>
        </w:rPr>
        <w:t xml:space="preserve"> (2006). A distant upstream enhancer at the maize domestication gene tb1 has pleiotropic effects on plant and inflorescent architecture. Nat. Genet. </w:t>
      </w:r>
      <w:r w:rsidRPr="00A01009">
        <w:rPr>
          <w:rFonts w:cs="Times New Roman"/>
          <w:b/>
          <w:bCs/>
          <w:noProof/>
          <w:szCs w:val="24"/>
        </w:rPr>
        <w:t>38</w:t>
      </w:r>
      <w:r w:rsidRPr="00A01009">
        <w:rPr>
          <w:rFonts w:cs="Times New Roman"/>
          <w:noProof/>
          <w:szCs w:val="24"/>
        </w:rPr>
        <w:t>: 594–7.</w:t>
      </w:r>
    </w:p>
    <w:p w14:paraId="6336C5D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ook, J.P., McMullen, M.D., Holland, J.B., Tian, F., Bradbury, P., Ross-Ibarra, J., Buckler, E.S., and Flint-Garcia, S. a</w:t>
      </w:r>
      <w:r w:rsidRPr="00A01009">
        <w:rPr>
          <w:rFonts w:cs="Times New Roman"/>
          <w:noProof/>
          <w:szCs w:val="24"/>
        </w:rPr>
        <w:t xml:space="preserve"> (2012). Genetic architecture of maize kernel composition in the nested association mapping and inbred association panels. Plant Physiol. </w:t>
      </w:r>
      <w:r w:rsidRPr="00A01009">
        <w:rPr>
          <w:rFonts w:cs="Times New Roman"/>
          <w:b/>
          <w:bCs/>
          <w:noProof/>
          <w:szCs w:val="24"/>
        </w:rPr>
        <w:t>158</w:t>
      </w:r>
      <w:r w:rsidRPr="00A01009">
        <w:rPr>
          <w:rFonts w:cs="Times New Roman"/>
          <w:noProof/>
          <w:szCs w:val="24"/>
        </w:rPr>
        <w:t>: 824–34.</w:t>
      </w:r>
    </w:p>
    <w:p w14:paraId="4751827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orwin, J.A., Copeland, D., Feusier, J., Subedy, A., Eshbaugh, R., Palmer, C., Maloof, J., and Kliebenstein, D.J.</w:t>
      </w:r>
      <w:r w:rsidRPr="00A01009">
        <w:rPr>
          <w:rFonts w:cs="Times New Roman"/>
          <w:noProof/>
          <w:szCs w:val="24"/>
        </w:rPr>
        <w:t xml:space="preserve"> (2016). The Quantitative Basis of the Arabidopsis Innate Immune System to Endemic Pathogens Depends on Pathogen Genetics. PLoS Genet. </w:t>
      </w:r>
      <w:r w:rsidRPr="00A01009">
        <w:rPr>
          <w:rFonts w:cs="Times New Roman"/>
          <w:b/>
          <w:bCs/>
          <w:noProof/>
          <w:szCs w:val="24"/>
        </w:rPr>
        <w:t>12</w:t>
      </w:r>
      <w:r w:rsidRPr="00A01009">
        <w:rPr>
          <w:rFonts w:cs="Times New Roman"/>
          <w:noProof/>
          <w:szCs w:val="24"/>
        </w:rPr>
        <w:t>: 1–29.</w:t>
      </w:r>
    </w:p>
    <w:p w14:paraId="1D068DC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Davies, L. and Gather, U.</w:t>
      </w:r>
      <w:r w:rsidRPr="00A01009">
        <w:rPr>
          <w:rFonts w:cs="Times New Roman"/>
          <w:noProof/>
          <w:szCs w:val="24"/>
        </w:rPr>
        <w:t xml:space="preserve"> (2012). The Identification of Multiple Outliers. J. Am. Stat. Assoc.</w:t>
      </w:r>
    </w:p>
    <w:p w14:paraId="1F7B06B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Dongen, S. van</w:t>
      </w:r>
      <w:r w:rsidRPr="00A01009">
        <w:rPr>
          <w:rFonts w:cs="Times New Roman"/>
          <w:noProof/>
          <w:szCs w:val="24"/>
        </w:rPr>
        <w:t xml:space="preserve"> (2000). MCL: A Cluster Algoithm for Graphs.</w:t>
      </w:r>
    </w:p>
    <w:p w14:paraId="4DBE072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Eisen, M.B., Spellman, P.T., Brown, P.O., and Botstein, D.</w:t>
      </w:r>
      <w:r w:rsidRPr="00A01009">
        <w:rPr>
          <w:rFonts w:cs="Times New Roman"/>
          <w:noProof/>
          <w:szCs w:val="24"/>
        </w:rPr>
        <w:t xml:space="preserve"> (1998). Cluster analysis and display of genome-wide expression patterns. Proc. Natl. Acad. Sci. </w:t>
      </w:r>
      <w:r w:rsidRPr="00A01009">
        <w:rPr>
          <w:rFonts w:cs="Times New Roman"/>
          <w:b/>
          <w:bCs/>
          <w:noProof/>
          <w:szCs w:val="24"/>
        </w:rPr>
        <w:t>95</w:t>
      </w:r>
      <w:r w:rsidRPr="00A01009">
        <w:rPr>
          <w:rFonts w:cs="Times New Roman"/>
          <w:noProof/>
          <w:szCs w:val="24"/>
        </w:rPr>
        <w:t>: 14863–14868.</w:t>
      </w:r>
    </w:p>
    <w:p w14:paraId="0E2641F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Elshire, R.J., Glaubitz, J.C., Sun, Q., Poland, J.A., Kawamoto, K., Buckler, E.S., and Mitchell, S.E.</w:t>
      </w:r>
      <w:r w:rsidRPr="00A01009">
        <w:rPr>
          <w:rFonts w:cs="Times New Roman"/>
          <w:noProof/>
          <w:szCs w:val="24"/>
        </w:rPr>
        <w:t xml:space="preserve"> (2011). A robust, simple genotyping-by-sequencing </w:t>
      </w:r>
      <w:r w:rsidRPr="00A01009">
        <w:rPr>
          <w:rFonts w:cs="Times New Roman"/>
          <w:noProof/>
          <w:szCs w:val="24"/>
        </w:rPr>
        <w:lastRenderedPageBreak/>
        <w:t xml:space="preserve">(GBS) approach for high diversity species. PLoS One </w:t>
      </w:r>
      <w:r w:rsidRPr="00A01009">
        <w:rPr>
          <w:rFonts w:cs="Times New Roman"/>
          <w:b/>
          <w:bCs/>
          <w:noProof/>
          <w:szCs w:val="24"/>
        </w:rPr>
        <w:t>6</w:t>
      </w:r>
      <w:r w:rsidRPr="00A01009">
        <w:rPr>
          <w:rFonts w:cs="Times New Roman"/>
          <w:noProof/>
          <w:szCs w:val="24"/>
        </w:rPr>
        <w:t>: e19379.</w:t>
      </w:r>
    </w:p>
    <w:p w14:paraId="6CBE24F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Fan, J., Zhai, Z., Yan, C., and Xu, C.</w:t>
      </w:r>
      <w:r w:rsidRPr="00A01009">
        <w:rPr>
          <w:rFonts w:cs="Times New Roman"/>
          <w:noProof/>
          <w:szCs w:val="24"/>
        </w:rPr>
        <w:t xml:space="preserve"> (2015). Arabidopsis TRIGALACTOSYLDIACYLGLYCEROL5 Interacts with TGD1, TGD2, and TGD4 to Facilitate Lipid Transfer from the Endoplasmic Reticulum to Plastids. Plant Cell </w:t>
      </w:r>
      <w:r w:rsidRPr="00A01009">
        <w:rPr>
          <w:rFonts w:cs="Times New Roman"/>
          <w:b/>
          <w:bCs/>
          <w:noProof/>
          <w:szCs w:val="24"/>
        </w:rPr>
        <w:t>27</w:t>
      </w:r>
      <w:r w:rsidRPr="00A01009">
        <w:rPr>
          <w:rFonts w:cs="Times New Roman"/>
          <w:noProof/>
          <w:szCs w:val="24"/>
        </w:rPr>
        <w:t>: tpc.15.00394.</w:t>
      </w:r>
    </w:p>
    <w:p w14:paraId="559C9E9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Fu, J., Ren, F., Lu, X., Mao, H., Xu, M., Degenhardt, J., Peters, R.J., and Wang, Q.</w:t>
      </w:r>
      <w:r w:rsidRPr="00A01009">
        <w:rPr>
          <w:rFonts w:cs="Times New Roman"/>
          <w:noProof/>
          <w:szCs w:val="24"/>
        </w:rPr>
        <w:t xml:space="preserve"> (2016). A Tandem Array of </w:t>
      </w:r>
      <w:r w:rsidRPr="00A01009">
        <w:rPr>
          <w:rFonts w:cs="Times New Roman"/>
          <w:i/>
          <w:iCs/>
          <w:noProof/>
          <w:szCs w:val="24"/>
        </w:rPr>
        <w:t>ent</w:t>
      </w:r>
      <w:r w:rsidRPr="00A01009">
        <w:rPr>
          <w:rFonts w:cs="Times New Roman"/>
          <w:noProof/>
          <w:szCs w:val="24"/>
        </w:rPr>
        <w:t xml:space="preserve"> -Kaurene Synthases in Maize with Roles in Gibberellin and More Specialized Metabolism. Plant Physiol. </w:t>
      </w:r>
      <w:r w:rsidRPr="00A01009">
        <w:rPr>
          <w:rFonts w:cs="Times New Roman"/>
          <w:b/>
          <w:bCs/>
          <w:noProof/>
          <w:szCs w:val="24"/>
        </w:rPr>
        <w:t>170</w:t>
      </w:r>
      <w:r w:rsidRPr="00A01009">
        <w:rPr>
          <w:rFonts w:cs="Times New Roman"/>
          <w:noProof/>
          <w:szCs w:val="24"/>
        </w:rPr>
        <w:t>: 742–751.</w:t>
      </w:r>
    </w:p>
    <w:p w14:paraId="747E2ED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Ghazalpour, A., Doss, S., Zhang, B., Wang, S., Plaisier, C., Castellanos, R., Brozell, A., Schadt, E.E., Drake, T.A., Lusis, A.J., and Horvath, S.</w:t>
      </w:r>
      <w:r w:rsidRPr="00A01009">
        <w:rPr>
          <w:rFonts w:cs="Times New Roman"/>
          <w:noProof/>
          <w:szCs w:val="24"/>
        </w:rPr>
        <w:t xml:space="preserve"> (2006). Integrating genetic and network analysis to characterize genes related to mouse weight. PLoS Genet. </w:t>
      </w:r>
      <w:r w:rsidRPr="00A01009">
        <w:rPr>
          <w:rFonts w:cs="Times New Roman"/>
          <w:b/>
          <w:bCs/>
          <w:noProof/>
          <w:szCs w:val="24"/>
        </w:rPr>
        <w:t>2</w:t>
      </w:r>
      <w:r w:rsidRPr="00A01009">
        <w:rPr>
          <w:rFonts w:cs="Times New Roman"/>
          <w:noProof/>
          <w:szCs w:val="24"/>
        </w:rPr>
        <w:t>: e130.</w:t>
      </w:r>
    </w:p>
    <w:p w14:paraId="27D91D8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Gore, M. a, Chia, J.-M., Elshire, R.J., Sun, Q., Ersoz, E.S., Hurwitz, B.L., Peiffer, J. a, McMullen, M.D., Grills, G.S., Ross-Ibarra, J., Ware, D.H., and Buckler, E.S.</w:t>
      </w:r>
      <w:r w:rsidRPr="00A01009">
        <w:rPr>
          <w:rFonts w:cs="Times New Roman"/>
          <w:noProof/>
          <w:szCs w:val="24"/>
        </w:rPr>
        <w:t xml:space="preserve"> (2009). A first-generation haplotype map of maize. Science </w:t>
      </w:r>
      <w:r w:rsidRPr="00A01009">
        <w:rPr>
          <w:rFonts w:cs="Times New Roman"/>
          <w:b/>
          <w:bCs/>
          <w:noProof/>
          <w:szCs w:val="24"/>
        </w:rPr>
        <w:t>326</w:t>
      </w:r>
      <w:r w:rsidRPr="00A01009">
        <w:rPr>
          <w:rFonts w:cs="Times New Roman"/>
          <w:noProof/>
          <w:szCs w:val="24"/>
        </w:rPr>
        <w:t>: 1115–7.</w:t>
      </w:r>
    </w:p>
    <w:p w14:paraId="4F4F332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Guerinot, M. Lou and Salt, D.E.</w:t>
      </w:r>
      <w:r w:rsidRPr="00A01009">
        <w:rPr>
          <w:rFonts w:cs="Times New Roman"/>
          <w:noProof/>
          <w:szCs w:val="24"/>
        </w:rPr>
        <w:t xml:space="preserve"> (2017). Fortified Foods and Phytoremediation . Two Sides of the Same Coin 1. </w:t>
      </w:r>
      <w:r w:rsidRPr="00A01009">
        <w:rPr>
          <w:rFonts w:cs="Times New Roman"/>
          <w:b/>
          <w:bCs/>
          <w:noProof/>
          <w:szCs w:val="24"/>
        </w:rPr>
        <w:t>03755</w:t>
      </w:r>
      <w:r w:rsidRPr="00A01009">
        <w:rPr>
          <w:rFonts w:cs="Times New Roman"/>
          <w:noProof/>
          <w:szCs w:val="24"/>
        </w:rPr>
        <w:t>.</w:t>
      </w:r>
    </w:p>
    <w:p w14:paraId="2C69B728"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arris, M. a et al.</w:t>
      </w:r>
      <w:r w:rsidRPr="00A01009">
        <w:rPr>
          <w:rFonts w:cs="Times New Roman"/>
          <w:noProof/>
          <w:szCs w:val="24"/>
        </w:rPr>
        <w:t xml:space="preserve"> (2004). The Gene Ontology (GO) database and informatics resource. Nucleic Acids Res. </w:t>
      </w:r>
      <w:r w:rsidRPr="00A01009">
        <w:rPr>
          <w:rFonts w:cs="Times New Roman"/>
          <w:b/>
          <w:bCs/>
          <w:noProof/>
          <w:szCs w:val="24"/>
        </w:rPr>
        <w:t>32</w:t>
      </w:r>
      <w:r w:rsidRPr="00A01009">
        <w:rPr>
          <w:rFonts w:cs="Times New Roman"/>
          <w:noProof/>
          <w:szCs w:val="24"/>
        </w:rPr>
        <w:t>: D258-61.</w:t>
      </w:r>
    </w:p>
    <w:p w14:paraId="6EA4538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irsch, C.N. et al.</w:t>
      </w:r>
      <w:r w:rsidRPr="00A01009">
        <w:rPr>
          <w:rFonts w:cs="Times New Roman"/>
          <w:noProof/>
          <w:szCs w:val="24"/>
        </w:rPr>
        <w:t xml:space="preserve"> (2014). Insights into the maize pan-genome and pan-transcriptome. Plant Cell </w:t>
      </w:r>
      <w:r w:rsidRPr="00A01009">
        <w:rPr>
          <w:rFonts w:cs="Times New Roman"/>
          <w:b/>
          <w:bCs/>
          <w:noProof/>
          <w:szCs w:val="24"/>
        </w:rPr>
        <w:t>26</w:t>
      </w:r>
      <w:r w:rsidRPr="00A01009">
        <w:rPr>
          <w:rFonts w:cs="Times New Roman"/>
          <w:noProof/>
          <w:szCs w:val="24"/>
        </w:rPr>
        <w:t>: 121–35.</w:t>
      </w:r>
    </w:p>
    <w:p w14:paraId="3124F4E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ung, H.-Y. et al.</w:t>
      </w:r>
      <w:r w:rsidRPr="00A01009">
        <w:rPr>
          <w:rFonts w:cs="Times New Roman"/>
          <w:noProof/>
          <w:szCs w:val="24"/>
        </w:rPr>
        <w:t xml:space="preserve"> (2012). The relationship between parental genetic or phenotypic divergence and progeny variation in the maize nested association mapping population. Heredity (Edinb). </w:t>
      </w:r>
      <w:r w:rsidRPr="00A01009">
        <w:rPr>
          <w:rFonts w:cs="Times New Roman"/>
          <w:b/>
          <w:bCs/>
          <w:noProof/>
          <w:szCs w:val="24"/>
        </w:rPr>
        <w:t>108</w:t>
      </w:r>
      <w:r w:rsidRPr="00A01009">
        <w:rPr>
          <w:rFonts w:cs="Times New Roman"/>
          <w:noProof/>
          <w:szCs w:val="24"/>
        </w:rPr>
        <w:t>: 490–9.</w:t>
      </w:r>
    </w:p>
    <w:p w14:paraId="71D4F93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uttenhower, C., Hibbs, M., Myers, C., and Troyanskaya, O.G.</w:t>
      </w:r>
      <w:r w:rsidRPr="00A01009">
        <w:rPr>
          <w:rFonts w:cs="Times New Roman"/>
          <w:noProof/>
          <w:szCs w:val="24"/>
        </w:rPr>
        <w:t xml:space="preserve"> (2006). A scalable method for integration and functional analysis of multiple microarray datasets. Bioinformatics </w:t>
      </w:r>
      <w:r w:rsidRPr="00A01009">
        <w:rPr>
          <w:rFonts w:cs="Times New Roman"/>
          <w:b/>
          <w:bCs/>
          <w:noProof/>
          <w:szCs w:val="24"/>
        </w:rPr>
        <w:t>22</w:t>
      </w:r>
      <w:r w:rsidRPr="00A01009">
        <w:rPr>
          <w:rFonts w:cs="Times New Roman"/>
          <w:noProof/>
          <w:szCs w:val="24"/>
        </w:rPr>
        <w:t>: 2890–7.</w:t>
      </w:r>
    </w:p>
    <w:p w14:paraId="126AB4DD" w14:textId="363F37E7"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lastRenderedPageBreak/>
        <w:t>Katagiri, T., Ishiyama, K., Kato, T., Tabata, S., Kobayashi, M., and Shinozaki, K.</w:t>
      </w:r>
      <w:r w:rsidRPr="00A01009">
        <w:rPr>
          <w:rFonts w:cs="Times New Roman"/>
          <w:noProof/>
          <w:szCs w:val="24"/>
        </w:rPr>
        <w:t xml:space="preserve"> (2005). An important role of phosphatidic acid in ABA signaling during germination in Arabidopsis thaliana. Plant J. </w:t>
      </w:r>
      <w:r w:rsidRPr="00922DF6">
        <w:rPr>
          <w:b/>
        </w:rPr>
        <w:t>43</w:t>
      </w:r>
      <w:r w:rsidRPr="00A01009">
        <w:rPr>
          <w:rFonts w:cs="Times New Roman"/>
          <w:noProof/>
          <w:szCs w:val="24"/>
        </w:rPr>
        <w:t>: 107–117.</w:t>
      </w:r>
    </w:p>
    <w:p w14:paraId="22A94725" w14:textId="71B8838D"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Kump</w:t>
      </w:r>
      <w:r w:rsidRPr="00A01009">
        <w:rPr>
          <w:rFonts w:cs="Times New Roman"/>
          <w:b/>
          <w:bCs/>
          <w:noProof/>
          <w:szCs w:val="24"/>
        </w:rPr>
        <w:t>, K.L.,</w:t>
      </w:r>
      <w:r w:rsidRPr="00922DF6">
        <w:rPr>
          <w:b/>
        </w:rPr>
        <w:t xml:space="preserve"> Bradbury</w:t>
      </w:r>
      <w:r w:rsidRPr="00A01009">
        <w:rPr>
          <w:rFonts w:cs="Times New Roman"/>
          <w:b/>
          <w:bCs/>
          <w:noProof/>
          <w:szCs w:val="24"/>
        </w:rPr>
        <w:t>, P.J.,</w:t>
      </w:r>
      <w:r w:rsidRPr="00922DF6">
        <w:rPr>
          <w:b/>
        </w:rPr>
        <w:t xml:space="preserve"> Wisser</w:t>
      </w:r>
      <w:r w:rsidRPr="00A01009">
        <w:rPr>
          <w:rFonts w:cs="Times New Roman"/>
          <w:b/>
          <w:bCs/>
          <w:noProof/>
          <w:szCs w:val="24"/>
        </w:rPr>
        <w:t>, R.J.,</w:t>
      </w:r>
      <w:r w:rsidRPr="00922DF6">
        <w:rPr>
          <w:b/>
        </w:rPr>
        <w:t xml:space="preserve"> Buckler</w:t>
      </w:r>
      <w:r w:rsidRPr="00A01009">
        <w:rPr>
          <w:rFonts w:cs="Times New Roman"/>
          <w:b/>
          <w:bCs/>
          <w:noProof/>
          <w:szCs w:val="24"/>
        </w:rPr>
        <w:t>, E.S.,</w:t>
      </w:r>
      <w:r w:rsidRPr="00922DF6">
        <w:rPr>
          <w:b/>
        </w:rPr>
        <w:t xml:space="preserve"> Belcher</w:t>
      </w:r>
      <w:r w:rsidRPr="00A01009">
        <w:rPr>
          <w:rFonts w:cs="Times New Roman"/>
          <w:b/>
          <w:bCs/>
          <w:noProof/>
          <w:szCs w:val="24"/>
        </w:rPr>
        <w:t>, A.R.,</w:t>
      </w:r>
      <w:r w:rsidRPr="00922DF6">
        <w:rPr>
          <w:b/>
        </w:rPr>
        <w:t xml:space="preserve"> Oropeza-Rosas</w:t>
      </w:r>
      <w:r w:rsidRPr="00A01009">
        <w:rPr>
          <w:rFonts w:cs="Times New Roman"/>
          <w:b/>
          <w:bCs/>
          <w:noProof/>
          <w:szCs w:val="24"/>
        </w:rPr>
        <w:t>, M. a, Zwonitzer, J.C., Kresovich, S., McMullen, M.D., Ware, D., Balint-Kurti, P.J., and Holland, J.B.</w:t>
      </w:r>
      <w:r w:rsidRPr="00A01009">
        <w:rPr>
          <w:rFonts w:cs="Times New Roman"/>
          <w:noProof/>
          <w:szCs w:val="24"/>
        </w:rPr>
        <w:t xml:space="preserve"> (2011). Genome-wide association study of quantitative resistance to southern leaf blight in the maize nested association mapping population. Nat. Genet. </w:t>
      </w:r>
      <w:r w:rsidRPr="00922DF6">
        <w:rPr>
          <w:b/>
        </w:rPr>
        <w:t>43</w:t>
      </w:r>
      <w:r w:rsidRPr="00A01009">
        <w:rPr>
          <w:rFonts w:cs="Times New Roman"/>
          <w:noProof/>
          <w:szCs w:val="24"/>
        </w:rPr>
        <w:t>: 163–168.</w:t>
      </w:r>
    </w:p>
    <w:p w14:paraId="531B2D82"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awit, S.J., Wych, H.M., Xu, D., Kundu, S., and Tomes, D.T.</w:t>
      </w:r>
      <w:r w:rsidRPr="00A01009">
        <w:rPr>
          <w:rFonts w:cs="Times New Roman"/>
          <w:noProof/>
          <w:szCs w:val="24"/>
        </w:rPr>
        <w:t xml:space="preserve"> (2010). Maize della proteins dwarf plant8 and dwarf plant9 as modulators of plant development. Plant Cell Physiol. </w:t>
      </w:r>
      <w:r w:rsidRPr="00A01009">
        <w:rPr>
          <w:rFonts w:cs="Times New Roman"/>
          <w:b/>
          <w:bCs/>
          <w:noProof/>
          <w:szCs w:val="24"/>
        </w:rPr>
        <w:t>51</w:t>
      </w:r>
      <w:r w:rsidRPr="00A01009">
        <w:rPr>
          <w:rFonts w:cs="Times New Roman"/>
          <w:noProof/>
          <w:szCs w:val="24"/>
        </w:rPr>
        <w:t>: 1854–1868.</w:t>
      </w:r>
    </w:p>
    <w:p w14:paraId="54ADB09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awrence, C.J., Dong, Q., Polacco, M.L., Seigfried, T.E., and Brendel, V.</w:t>
      </w:r>
      <w:r w:rsidRPr="00A01009">
        <w:rPr>
          <w:rFonts w:cs="Times New Roman"/>
          <w:noProof/>
          <w:szCs w:val="24"/>
        </w:rPr>
        <w:t xml:space="preserve"> (2004). MaizeGDB, the community database for maize genetics and genomics. Nucleic Acids Res. </w:t>
      </w:r>
      <w:r w:rsidRPr="00A01009">
        <w:rPr>
          <w:rFonts w:cs="Times New Roman"/>
          <w:b/>
          <w:bCs/>
          <w:noProof/>
          <w:szCs w:val="24"/>
        </w:rPr>
        <w:t>32</w:t>
      </w:r>
      <w:r w:rsidRPr="00A01009">
        <w:rPr>
          <w:rFonts w:cs="Times New Roman"/>
          <w:noProof/>
          <w:szCs w:val="24"/>
        </w:rPr>
        <w:t>: D393-7.</w:t>
      </w:r>
    </w:p>
    <w:p w14:paraId="265D4F7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ee, I., Ambaru, B., Thakkar, P., Marcotte, E.M., and Rhee, S.Y.</w:t>
      </w:r>
      <w:r w:rsidRPr="00A01009">
        <w:rPr>
          <w:rFonts w:cs="Times New Roman"/>
          <w:noProof/>
          <w:szCs w:val="24"/>
        </w:rPr>
        <w:t xml:space="preserve"> (2010). Rational association of genes with traits using a genome-scale gene network for Arabidopsis thaliana. Nat. Biotechnol. </w:t>
      </w:r>
      <w:r w:rsidRPr="00A01009">
        <w:rPr>
          <w:rFonts w:cs="Times New Roman"/>
          <w:b/>
          <w:bCs/>
          <w:noProof/>
          <w:szCs w:val="24"/>
        </w:rPr>
        <w:t>28</w:t>
      </w:r>
      <w:r w:rsidRPr="00A01009">
        <w:rPr>
          <w:rFonts w:cs="Times New Roman"/>
          <w:noProof/>
          <w:szCs w:val="24"/>
        </w:rPr>
        <w:t>: 149–156.</w:t>
      </w:r>
    </w:p>
    <w:p w14:paraId="64BDD58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ee, T. and Lee, I.</w:t>
      </w:r>
      <w:r w:rsidRPr="00A01009">
        <w:rPr>
          <w:rFonts w:cs="Times New Roman"/>
          <w:noProof/>
          <w:szCs w:val="24"/>
        </w:rPr>
        <w:t xml:space="preserve"> (2018). araGWAB</w:t>
      </w:r>
      <w:r w:rsidRPr="00A01009">
        <w:rPr>
          <w:rFonts w:ascii="Times New Roman" w:hAnsi="Times New Roman" w:cs="Times New Roman"/>
          <w:noProof/>
          <w:szCs w:val="24"/>
        </w:rPr>
        <w:t> </w:t>
      </w:r>
      <w:r w:rsidRPr="00A01009">
        <w:rPr>
          <w:rFonts w:cs="Times New Roman"/>
          <w:noProof/>
          <w:szCs w:val="24"/>
        </w:rPr>
        <w:t>: Network-based boosting of genome-wide association studies in Arabidopsis thaliana. Sci. Rep.: 1–6.</w:t>
      </w:r>
    </w:p>
    <w:p w14:paraId="61B490D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i, H. and Durbin, R.</w:t>
      </w:r>
      <w:r w:rsidRPr="00A01009">
        <w:rPr>
          <w:rFonts w:cs="Times New Roman"/>
          <w:noProof/>
          <w:szCs w:val="24"/>
        </w:rPr>
        <w:t xml:space="preserve"> (2009). Fast and accurate short read alignment with Burrows-Wheeler transform. Bioinformatics </w:t>
      </w:r>
      <w:r w:rsidRPr="00A01009">
        <w:rPr>
          <w:rFonts w:cs="Times New Roman"/>
          <w:b/>
          <w:bCs/>
          <w:noProof/>
          <w:szCs w:val="24"/>
        </w:rPr>
        <w:t>25</w:t>
      </w:r>
      <w:r w:rsidRPr="00A01009">
        <w:rPr>
          <w:rFonts w:cs="Times New Roman"/>
          <w:noProof/>
          <w:szCs w:val="24"/>
        </w:rPr>
        <w:t>: 1754–60.</w:t>
      </w:r>
    </w:p>
    <w:p w14:paraId="6724DC1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i, M., Chen, J., Wang, J., Hu, B., and Chen, G.</w:t>
      </w:r>
      <w:r w:rsidRPr="00A01009">
        <w:rPr>
          <w:rFonts w:cs="Times New Roman"/>
          <w:noProof/>
          <w:szCs w:val="24"/>
        </w:rPr>
        <w:t xml:space="preserve"> (2008). Modifying the DPClus algorithm for identifying protein complexes based on new topological structures. BMC Bioinformatics </w:t>
      </w:r>
      <w:r w:rsidRPr="00A01009">
        <w:rPr>
          <w:rFonts w:cs="Times New Roman"/>
          <w:b/>
          <w:bCs/>
          <w:noProof/>
          <w:szCs w:val="24"/>
        </w:rPr>
        <w:t>9</w:t>
      </w:r>
      <w:r w:rsidRPr="00A01009">
        <w:rPr>
          <w:rFonts w:cs="Times New Roman"/>
          <w:noProof/>
          <w:szCs w:val="24"/>
        </w:rPr>
        <w:t>: 398.</w:t>
      </w:r>
    </w:p>
    <w:p w14:paraId="0C1D799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indgreen, S.</w:t>
      </w:r>
      <w:r w:rsidRPr="00A01009">
        <w:rPr>
          <w:rFonts w:cs="Times New Roman"/>
          <w:noProof/>
          <w:szCs w:val="24"/>
        </w:rPr>
        <w:t xml:space="preserve"> (2012). AdapterRemoval: easy cleaning of next-generation sequencing reads. BMC Res. Notes </w:t>
      </w:r>
      <w:r w:rsidRPr="00A01009">
        <w:rPr>
          <w:rFonts w:cs="Times New Roman"/>
          <w:b/>
          <w:bCs/>
          <w:noProof/>
          <w:szCs w:val="24"/>
        </w:rPr>
        <w:t>5</w:t>
      </w:r>
      <w:r w:rsidRPr="00A01009">
        <w:rPr>
          <w:rFonts w:cs="Times New Roman"/>
          <w:noProof/>
          <w:szCs w:val="24"/>
        </w:rPr>
        <w:t>: 337.</w:t>
      </w:r>
    </w:p>
    <w:p w14:paraId="61CD5D28"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ouwers, M., Bader, R., Haring, M., van Driel, R., de Laat, W., and Stam, M.</w:t>
      </w:r>
      <w:r w:rsidRPr="00A01009">
        <w:rPr>
          <w:rFonts w:cs="Times New Roman"/>
          <w:noProof/>
          <w:szCs w:val="24"/>
        </w:rPr>
        <w:t xml:space="preserve"> (2009). Tissue- and expression level-specific chromatin looping at maize b1 </w:t>
      </w:r>
      <w:r w:rsidRPr="00A01009">
        <w:rPr>
          <w:rFonts w:cs="Times New Roman"/>
          <w:noProof/>
          <w:szCs w:val="24"/>
        </w:rPr>
        <w:lastRenderedPageBreak/>
        <w:t xml:space="preserve">epialleles. Plant Cell </w:t>
      </w:r>
      <w:r w:rsidRPr="00A01009">
        <w:rPr>
          <w:rFonts w:cs="Times New Roman"/>
          <w:b/>
          <w:bCs/>
          <w:noProof/>
          <w:szCs w:val="24"/>
        </w:rPr>
        <w:t>21</w:t>
      </w:r>
      <w:r w:rsidRPr="00A01009">
        <w:rPr>
          <w:rFonts w:cs="Times New Roman"/>
          <w:noProof/>
          <w:szCs w:val="24"/>
        </w:rPr>
        <w:t>: 832–42.</w:t>
      </w:r>
    </w:p>
    <w:p w14:paraId="1E7BAB3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ason, M.G., Jha, D., Salt, D.E., Tester, M., Hill, K., Kieber, J.J., and Eric Schaller, G.</w:t>
      </w:r>
      <w:r w:rsidRPr="00A01009">
        <w:rPr>
          <w:rFonts w:cs="Times New Roman"/>
          <w:noProof/>
          <w:szCs w:val="24"/>
        </w:rPr>
        <w:t xml:space="preserve"> (2010). Type-B response regulators ARR1 and ARR12 regulate expression of AtHKT1;1 and accumulation of sodium in Arabidopsis shoots. Plant J. </w:t>
      </w:r>
      <w:r w:rsidRPr="00A01009">
        <w:rPr>
          <w:rFonts w:cs="Times New Roman"/>
          <w:b/>
          <w:bCs/>
          <w:noProof/>
          <w:szCs w:val="24"/>
        </w:rPr>
        <w:t>64</w:t>
      </w:r>
      <w:r w:rsidRPr="00A01009">
        <w:rPr>
          <w:rFonts w:cs="Times New Roman"/>
          <w:noProof/>
          <w:szCs w:val="24"/>
        </w:rPr>
        <w:t>: 753–763.</w:t>
      </w:r>
    </w:p>
    <w:p w14:paraId="09631A3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cMullen, M.D. et al.</w:t>
      </w:r>
      <w:r w:rsidRPr="00A01009">
        <w:rPr>
          <w:rFonts w:cs="Times New Roman"/>
          <w:noProof/>
          <w:szCs w:val="24"/>
        </w:rPr>
        <w:t xml:space="preserve"> (2009). Genetic properties of the maize nested association mapping population. Science </w:t>
      </w:r>
      <w:r w:rsidRPr="00A01009">
        <w:rPr>
          <w:rFonts w:cs="Times New Roman"/>
          <w:b/>
          <w:bCs/>
          <w:noProof/>
          <w:szCs w:val="24"/>
        </w:rPr>
        <w:t>325</w:t>
      </w:r>
      <w:r w:rsidRPr="00A01009">
        <w:rPr>
          <w:rFonts w:cs="Times New Roman"/>
          <w:noProof/>
          <w:szCs w:val="24"/>
        </w:rPr>
        <w:t>: 737–40.</w:t>
      </w:r>
    </w:p>
    <w:p w14:paraId="39F2932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ixedHTSeq GitHub Repository</w:t>
      </w:r>
      <w:r w:rsidRPr="00A01009">
        <w:rPr>
          <w:rFonts w:cs="Times New Roman"/>
          <w:noProof/>
          <w:szCs w:val="24"/>
        </w:rPr>
        <w:t>.</w:t>
      </w:r>
    </w:p>
    <w:p w14:paraId="2A03A505" w14:textId="61175D13"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ochida, K., Uehara-Yamaguchi, Y., Yoshida, T., Sakurai, T., and Shinozaki, K.</w:t>
      </w:r>
      <w:r w:rsidRPr="00A01009">
        <w:rPr>
          <w:rFonts w:cs="Times New Roman"/>
          <w:noProof/>
          <w:szCs w:val="24"/>
        </w:rPr>
        <w:t xml:space="preserve"> (2011). Global landscape of a co-expressed gene network in barley and its application to gene discovery in Triticeae crops. Plant Cell Physiol. </w:t>
      </w:r>
      <w:r w:rsidRPr="00A01009">
        <w:rPr>
          <w:rFonts w:cs="Times New Roman"/>
          <w:b/>
          <w:bCs/>
          <w:noProof/>
          <w:szCs w:val="24"/>
        </w:rPr>
        <w:t>52</w:t>
      </w:r>
      <w:r w:rsidRPr="00A01009">
        <w:rPr>
          <w:rFonts w:cs="Times New Roman"/>
          <w:noProof/>
          <w:szCs w:val="24"/>
        </w:rPr>
        <w:t>: 785–803.</w:t>
      </w:r>
    </w:p>
    <w:p w14:paraId="68DE7B98"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onaco, M.K. et al.</w:t>
      </w:r>
      <w:r w:rsidRPr="00A01009">
        <w:rPr>
          <w:rFonts w:cs="Times New Roman"/>
          <w:noProof/>
          <w:szCs w:val="24"/>
        </w:rPr>
        <w:t xml:space="preserve"> (2013). Maize Metabolic Network Construction and Transcriptome Analysis. Plant Genome </w:t>
      </w:r>
      <w:r w:rsidRPr="00A01009">
        <w:rPr>
          <w:rFonts w:cs="Times New Roman"/>
          <w:b/>
          <w:bCs/>
          <w:noProof/>
          <w:szCs w:val="24"/>
        </w:rPr>
        <w:t>6</w:t>
      </w:r>
      <w:r w:rsidRPr="00A01009">
        <w:rPr>
          <w:rFonts w:cs="Times New Roman"/>
          <w:noProof/>
          <w:szCs w:val="24"/>
        </w:rPr>
        <w:t>: 0.</w:t>
      </w:r>
    </w:p>
    <w:p w14:paraId="3A385AB3" w14:textId="3608C228"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Morrell</w:t>
      </w:r>
      <w:r w:rsidRPr="00A01009">
        <w:rPr>
          <w:rFonts w:cs="Times New Roman"/>
          <w:b/>
          <w:bCs/>
          <w:noProof/>
          <w:szCs w:val="24"/>
        </w:rPr>
        <w:t>, P.L.,</w:t>
      </w:r>
      <w:r w:rsidRPr="00922DF6">
        <w:rPr>
          <w:b/>
        </w:rPr>
        <w:t xml:space="preserve"> Toleno</w:t>
      </w:r>
      <w:r w:rsidRPr="00A01009">
        <w:rPr>
          <w:rFonts w:cs="Times New Roman"/>
          <w:b/>
          <w:bCs/>
          <w:noProof/>
          <w:szCs w:val="24"/>
        </w:rPr>
        <w:t>, D.M.,</w:t>
      </w:r>
      <w:r w:rsidRPr="00922DF6">
        <w:rPr>
          <w:b/>
        </w:rPr>
        <w:t xml:space="preserve"> Lundy</w:t>
      </w:r>
      <w:r w:rsidRPr="00A01009">
        <w:rPr>
          <w:rFonts w:cs="Times New Roman"/>
          <w:b/>
          <w:bCs/>
          <w:noProof/>
          <w:szCs w:val="24"/>
        </w:rPr>
        <w:t>, K.E., and</w:t>
      </w:r>
      <w:r w:rsidRPr="00922DF6">
        <w:rPr>
          <w:b/>
        </w:rPr>
        <w:t xml:space="preserve"> Clegg</w:t>
      </w:r>
      <w:r w:rsidRPr="00A01009">
        <w:rPr>
          <w:rFonts w:cs="Times New Roman"/>
          <w:b/>
          <w:bCs/>
          <w:noProof/>
          <w:szCs w:val="24"/>
        </w:rPr>
        <w:t>, M.T.</w:t>
      </w:r>
      <w:r w:rsidRPr="00A01009">
        <w:rPr>
          <w:rFonts w:cs="Times New Roman"/>
          <w:noProof/>
          <w:szCs w:val="24"/>
        </w:rPr>
        <w:t xml:space="preserve"> (2005). Low levels of linkage disequilibrium in wild barley (Hordeum vulgare ssp. spontaneum) despite high rates of self-fertilization. Proc. Natl. Acad. Sci. U. S. A. </w:t>
      </w:r>
      <w:r w:rsidRPr="00922DF6">
        <w:rPr>
          <w:b/>
        </w:rPr>
        <w:t>102</w:t>
      </w:r>
      <w:r w:rsidRPr="00A01009">
        <w:rPr>
          <w:rFonts w:cs="Times New Roman"/>
          <w:noProof/>
          <w:szCs w:val="24"/>
        </w:rPr>
        <w:t>: 2442–2447.</w:t>
      </w:r>
    </w:p>
    <w:p w14:paraId="1EFC4EC2" w14:textId="328CA5E5"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Obayashi</w:t>
      </w:r>
      <w:r w:rsidRPr="00A01009">
        <w:rPr>
          <w:rFonts w:cs="Times New Roman"/>
          <w:b/>
          <w:bCs/>
          <w:noProof/>
          <w:szCs w:val="24"/>
        </w:rPr>
        <w:t>,</w:t>
      </w:r>
      <w:r w:rsidRPr="00922DF6">
        <w:rPr>
          <w:b/>
        </w:rPr>
        <w:t xml:space="preserve"> T</w:t>
      </w:r>
      <w:r w:rsidRPr="00A01009">
        <w:rPr>
          <w:rFonts w:cs="Times New Roman"/>
          <w:b/>
          <w:bCs/>
          <w:noProof/>
          <w:szCs w:val="24"/>
        </w:rPr>
        <w:t>.,</w:t>
      </w:r>
      <w:r w:rsidRPr="00922DF6">
        <w:rPr>
          <w:b/>
        </w:rPr>
        <w:t xml:space="preserve"> Okamura</w:t>
      </w:r>
      <w:r w:rsidRPr="00A01009">
        <w:rPr>
          <w:rFonts w:cs="Times New Roman"/>
          <w:b/>
          <w:bCs/>
          <w:noProof/>
          <w:szCs w:val="24"/>
        </w:rPr>
        <w:t>,</w:t>
      </w:r>
      <w:r w:rsidRPr="00922DF6">
        <w:rPr>
          <w:b/>
        </w:rPr>
        <w:t xml:space="preserve"> Y</w:t>
      </w:r>
      <w:r w:rsidRPr="00A01009">
        <w:rPr>
          <w:rFonts w:cs="Times New Roman"/>
          <w:b/>
          <w:bCs/>
          <w:noProof/>
          <w:szCs w:val="24"/>
        </w:rPr>
        <w:t>.,</w:t>
      </w:r>
      <w:r w:rsidRPr="00922DF6">
        <w:rPr>
          <w:b/>
        </w:rPr>
        <w:t xml:space="preserve"> Ito</w:t>
      </w:r>
      <w:r w:rsidRPr="00A01009">
        <w:rPr>
          <w:rFonts w:cs="Times New Roman"/>
          <w:b/>
          <w:bCs/>
          <w:noProof/>
          <w:szCs w:val="24"/>
        </w:rPr>
        <w:t>,</w:t>
      </w:r>
      <w:r w:rsidRPr="00922DF6">
        <w:rPr>
          <w:b/>
        </w:rPr>
        <w:t xml:space="preserve"> S</w:t>
      </w:r>
      <w:r w:rsidRPr="00A01009">
        <w:rPr>
          <w:rFonts w:cs="Times New Roman"/>
          <w:b/>
          <w:bCs/>
          <w:noProof/>
          <w:szCs w:val="24"/>
        </w:rPr>
        <w:t>.,</w:t>
      </w:r>
      <w:r w:rsidRPr="00922DF6">
        <w:rPr>
          <w:b/>
        </w:rPr>
        <w:t xml:space="preserve"> Tadaka</w:t>
      </w:r>
      <w:r w:rsidRPr="00A01009">
        <w:rPr>
          <w:rFonts w:cs="Times New Roman"/>
          <w:b/>
          <w:bCs/>
          <w:noProof/>
          <w:szCs w:val="24"/>
        </w:rPr>
        <w:t>,</w:t>
      </w:r>
      <w:r w:rsidRPr="00922DF6">
        <w:rPr>
          <w:b/>
        </w:rPr>
        <w:t xml:space="preserve"> S</w:t>
      </w:r>
      <w:r w:rsidRPr="00A01009">
        <w:rPr>
          <w:rFonts w:cs="Times New Roman"/>
          <w:b/>
          <w:bCs/>
          <w:noProof/>
          <w:szCs w:val="24"/>
        </w:rPr>
        <w:t>.,</w:t>
      </w:r>
      <w:r w:rsidRPr="00922DF6">
        <w:rPr>
          <w:b/>
        </w:rPr>
        <w:t xml:space="preserve"> Aoki</w:t>
      </w:r>
      <w:r w:rsidRPr="00A01009">
        <w:rPr>
          <w:rFonts w:cs="Times New Roman"/>
          <w:b/>
          <w:bCs/>
          <w:noProof/>
          <w:szCs w:val="24"/>
        </w:rPr>
        <w:t>,</w:t>
      </w:r>
      <w:r w:rsidRPr="00922DF6">
        <w:rPr>
          <w:b/>
        </w:rPr>
        <w:t xml:space="preserve"> Y</w:t>
      </w:r>
      <w:r w:rsidRPr="00A01009">
        <w:rPr>
          <w:rFonts w:cs="Times New Roman"/>
          <w:b/>
          <w:bCs/>
          <w:noProof/>
          <w:szCs w:val="24"/>
        </w:rPr>
        <w:t>.,</w:t>
      </w:r>
      <w:r w:rsidRPr="00922DF6">
        <w:rPr>
          <w:b/>
        </w:rPr>
        <w:t xml:space="preserve"> Shirota</w:t>
      </w:r>
      <w:r w:rsidRPr="00A01009">
        <w:rPr>
          <w:rFonts w:cs="Times New Roman"/>
          <w:b/>
          <w:bCs/>
          <w:noProof/>
          <w:szCs w:val="24"/>
        </w:rPr>
        <w:t>, M., and Kinoshita, K.</w:t>
      </w:r>
      <w:r w:rsidRPr="00A01009">
        <w:rPr>
          <w:rFonts w:cs="Times New Roman"/>
          <w:noProof/>
          <w:szCs w:val="24"/>
        </w:rPr>
        <w:t xml:space="preserve"> (2014). ATTED-II in 2014: Evaluation of Gene Coexpression in Agriculturally Important Plants. Plant Cell Physiol. </w:t>
      </w:r>
      <w:r w:rsidRPr="00922DF6">
        <w:rPr>
          <w:b/>
        </w:rPr>
        <w:t>55</w:t>
      </w:r>
      <w:r w:rsidRPr="00A01009">
        <w:rPr>
          <w:rFonts w:cs="Times New Roman"/>
          <w:noProof/>
          <w:szCs w:val="24"/>
        </w:rPr>
        <w:t>: e6–e6.</w:t>
      </w:r>
    </w:p>
    <w:p w14:paraId="5066382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Ozaki, S. et al.</w:t>
      </w:r>
      <w:r w:rsidRPr="00A01009">
        <w:rPr>
          <w:rFonts w:cs="Times New Roman"/>
          <w:noProof/>
          <w:szCs w:val="24"/>
        </w:rPr>
        <w:t xml:space="preserve"> (2010). Coexpression analysis of tomato genes and experimental verification of coordinated expression of genes found in a functionally enriched coexpression module. DNA Res. </w:t>
      </w:r>
      <w:r w:rsidRPr="00A01009">
        <w:rPr>
          <w:rFonts w:cs="Times New Roman"/>
          <w:b/>
          <w:bCs/>
          <w:noProof/>
          <w:szCs w:val="24"/>
        </w:rPr>
        <w:t>17</w:t>
      </w:r>
      <w:r w:rsidRPr="00A01009">
        <w:rPr>
          <w:rFonts w:cs="Times New Roman"/>
          <w:noProof/>
          <w:szCs w:val="24"/>
        </w:rPr>
        <w:t>: 105–16.</w:t>
      </w:r>
    </w:p>
    <w:p w14:paraId="7C8400A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Peiffer, J.A., Romay, M.C., Gore, M.A., Flint-Garcia, S.A., Zhang, Z., Millard, M.J., Gardner, C.A.C., McMullen, M.D., Holland, J.B., Bradbury, P.J., and Buckler, E.S.</w:t>
      </w:r>
      <w:r w:rsidRPr="00A01009">
        <w:rPr>
          <w:rFonts w:cs="Times New Roman"/>
          <w:noProof/>
          <w:szCs w:val="24"/>
        </w:rPr>
        <w:t xml:space="preserve"> (2014). The Genetic Architecture of Maize Height. Genetics.</w:t>
      </w:r>
    </w:p>
    <w:p w14:paraId="6F1B2A5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QTeller</w:t>
      </w:r>
      <w:r w:rsidRPr="00A01009">
        <w:rPr>
          <w:rFonts w:cs="Times New Roman"/>
          <w:noProof/>
          <w:szCs w:val="24"/>
        </w:rPr>
        <w:t>.</w:t>
      </w:r>
    </w:p>
    <w:p w14:paraId="003433A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lastRenderedPageBreak/>
        <w:t>Ritchie, M.D., Holzinger, E.R., Li, R., Pendergrass, S.A., and Kim, D.</w:t>
      </w:r>
      <w:r w:rsidRPr="00A01009">
        <w:rPr>
          <w:rFonts w:cs="Times New Roman"/>
          <w:noProof/>
          <w:szCs w:val="24"/>
        </w:rPr>
        <w:t xml:space="preserve"> (2015). Methods of integrating data to uncover genotype–phenotype interactions. Nat. Rev. Genet. </w:t>
      </w:r>
      <w:r w:rsidRPr="00A01009">
        <w:rPr>
          <w:rFonts w:cs="Times New Roman"/>
          <w:b/>
          <w:bCs/>
          <w:noProof/>
          <w:szCs w:val="24"/>
        </w:rPr>
        <w:t>16</w:t>
      </w:r>
      <w:r w:rsidRPr="00A01009">
        <w:rPr>
          <w:rFonts w:cs="Times New Roman"/>
          <w:noProof/>
          <w:szCs w:val="24"/>
        </w:rPr>
        <w:t>: 85–97.</w:t>
      </w:r>
    </w:p>
    <w:p w14:paraId="6DAF7F96" w14:textId="3A85C209"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Roston, R.L., Gao, J., Murcha, M.W., Whelan, J., and Benning, C.</w:t>
      </w:r>
      <w:r w:rsidRPr="00A01009">
        <w:rPr>
          <w:rFonts w:cs="Times New Roman"/>
          <w:noProof/>
          <w:szCs w:val="24"/>
        </w:rPr>
        <w:t xml:space="preserve"> (2012). TGD1, -2, and -3 proteins involved in lipid trafficking form ATP-binding cassette (ABC) transporter with multiple substrate-binding proteins. J. Biol. Chem. </w:t>
      </w:r>
      <w:r w:rsidRPr="00A01009">
        <w:rPr>
          <w:rFonts w:cs="Times New Roman"/>
          <w:b/>
          <w:bCs/>
          <w:noProof/>
          <w:szCs w:val="24"/>
        </w:rPr>
        <w:t>287</w:t>
      </w:r>
      <w:r w:rsidRPr="00A01009">
        <w:rPr>
          <w:rFonts w:cs="Times New Roman"/>
          <w:noProof/>
          <w:szCs w:val="24"/>
        </w:rPr>
        <w:t>: 21406–21415.</w:t>
      </w:r>
    </w:p>
    <w:p w14:paraId="00BE947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Rotival, M. and Petretto, E.</w:t>
      </w:r>
      <w:r w:rsidRPr="00A01009">
        <w:rPr>
          <w:rFonts w:cs="Times New Roman"/>
          <w:noProof/>
          <w:szCs w:val="24"/>
        </w:rPr>
        <w:t xml:space="preserve"> (2014). Leveraging gene co-expression networks to pinpoint the regulation of complex traits and disease, with a focus on cardiovascular traits. Brief. Funct. Genomics </w:t>
      </w:r>
      <w:r w:rsidRPr="00A01009">
        <w:rPr>
          <w:rFonts w:cs="Times New Roman"/>
          <w:b/>
          <w:bCs/>
          <w:noProof/>
          <w:szCs w:val="24"/>
        </w:rPr>
        <w:t>13</w:t>
      </w:r>
      <w:r w:rsidRPr="00A01009">
        <w:rPr>
          <w:rFonts w:cs="Times New Roman"/>
          <w:noProof/>
          <w:szCs w:val="24"/>
        </w:rPr>
        <w:t>: 66–78.</w:t>
      </w:r>
    </w:p>
    <w:p w14:paraId="2A5305A2" w14:textId="09EF5D6D"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Sarkar</w:t>
      </w:r>
      <w:r w:rsidRPr="00A01009">
        <w:rPr>
          <w:rFonts w:cs="Times New Roman"/>
          <w:b/>
          <w:bCs/>
          <w:noProof/>
          <w:szCs w:val="24"/>
        </w:rPr>
        <w:t>, N.K.,</w:t>
      </w:r>
      <w:r w:rsidRPr="00922DF6">
        <w:rPr>
          <w:b/>
        </w:rPr>
        <w:t xml:space="preserve"> Kim</w:t>
      </w:r>
      <w:r w:rsidRPr="00A01009">
        <w:rPr>
          <w:rFonts w:cs="Times New Roman"/>
          <w:b/>
          <w:bCs/>
          <w:noProof/>
          <w:szCs w:val="24"/>
        </w:rPr>
        <w:t>,</w:t>
      </w:r>
      <w:r w:rsidRPr="00922DF6">
        <w:rPr>
          <w:b/>
        </w:rPr>
        <w:t xml:space="preserve"> Y</w:t>
      </w:r>
      <w:r w:rsidRPr="00A01009">
        <w:rPr>
          <w:rFonts w:cs="Times New Roman"/>
          <w:b/>
          <w:bCs/>
          <w:noProof/>
          <w:szCs w:val="24"/>
        </w:rPr>
        <w:t>.-</w:t>
      </w:r>
      <w:r w:rsidRPr="00922DF6">
        <w:rPr>
          <w:b/>
        </w:rPr>
        <w:t>K</w:t>
      </w:r>
      <w:r w:rsidRPr="00A01009">
        <w:rPr>
          <w:rFonts w:cs="Times New Roman"/>
          <w:b/>
          <w:bCs/>
          <w:noProof/>
          <w:szCs w:val="24"/>
        </w:rPr>
        <w:t>., and</w:t>
      </w:r>
      <w:r w:rsidRPr="00922DF6">
        <w:rPr>
          <w:b/>
        </w:rPr>
        <w:t xml:space="preserve"> Grover</w:t>
      </w:r>
      <w:r w:rsidRPr="00A01009">
        <w:rPr>
          <w:rFonts w:cs="Times New Roman"/>
          <w:b/>
          <w:bCs/>
          <w:noProof/>
          <w:szCs w:val="24"/>
        </w:rPr>
        <w:t>,</w:t>
      </w:r>
      <w:r w:rsidRPr="00922DF6">
        <w:rPr>
          <w:b/>
        </w:rPr>
        <w:t xml:space="preserve"> A.</w:t>
      </w:r>
      <w:r w:rsidRPr="00A01009">
        <w:rPr>
          <w:rFonts w:cs="Times New Roman"/>
          <w:noProof/>
          <w:szCs w:val="24"/>
        </w:rPr>
        <w:t xml:space="preserve"> (2014). Coexpression network analysis associated with call of rice seedlings for encountering heat stress. Plant Mol. Biol. </w:t>
      </w:r>
      <w:r w:rsidRPr="00922DF6">
        <w:rPr>
          <w:b/>
        </w:rPr>
        <w:t>84</w:t>
      </w:r>
      <w:r w:rsidRPr="00A01009">
        <w:rPr>
          <w:rFonts w:cs="Times New Roman"/>
          <w:noProof/>
          <w:szCs w:val="24"/>
        </w:rPr>
        <w:t>: 125–143.</w:t>
      </w:r>
    </w:p>
    <w:p w14:paraId="4E0BCE40" w14:textId="07E5E8C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et al.</w:t>
      </w:r>
      <w:r w:rsidRPr="00A01009">
        <w:rPr>
          <w:rFonts w:cs="Times New Roman"/>
          <w:noProof/>
          <w:szCs w:val="24"/>
        </w:rPr>
        <w:t xml:space="preserve"> (2014a).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 99193.</w:t>
      </w:r>
    </w:p>
    <w:p w14:paraId="35F44DA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Briskine, R., Springer, N.M., and Myers, C.L.</w:t>
      </w:r>
      <w:r w:rsidRPr="00A01009">
        <w:rPr>
          <w:rFonts w:cs="Times New Roman"/>
          <w:noProof/>
          <w:szCs w:val="24"/>
        </w:rPr>
        <w:t xml:space="preserve"> (2014b).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w:t>
      </w:r>
    </w:p>
    <w:p w14:paraId="785393B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Briskine, R., Springer, N.M., and Myers, C.L.</w:t>
      </w:r>
      <w:r w:rsidRPr="00A01009">
        <w:rPr>
          <w:rFonts w:cs="Times New Roman"/>
          <w:noProof/>
          <w:szCs w:val="24"/>
        </w:rPr>
        <w:t xml:space="preserve"> (2014c).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 99193.</w:t>
      </w:r>
    </w:p>
    <w:p w14:paraId="3957FA4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Briskine, R., Springer, N.M., and Myers, C.L.</w:t>
      </w:r>
      <w:r w:rsidRPr="00A01009">
        <w:rPr>
          <w:rFonts w:cs="Times New Roman"/>
          <w:noProof/>
          <w:szCs w:val="24"/>
        </w:rPr>
        <w:t xml:space="preserve"> (2014d).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w:t>
      </w:r>
    </w:p>
    <w:p w14:paraId="7F2A35C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Michno, J.-M., and Myers, C.L.</w:t>
      </w:r>
      <w:r w:rsidRPr="00A01009">
        <w:rPr>
          <w:rFonts w:cs="Times New Roman"/>
          <w:noProof/>
          <w:szCs w:val="24"/>
        </w:rPr>
        <w:t xml:space="preserve"> (2016). Unraveling gene function in agricultural species using gene co-expression networks. Biochim. Biophys. Acta - Gene Regul. Mech.</w:t>
      </w:r>
    </w:p>
    <w:p w14:paraId="115F3E3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 xml:space="preserve">Schubert, M., Ermini, L., Der Sarkissian, C., Jónsson, H., Ginolhac, A., </w:t>
      </w:r>
      <w:r w:rsidRPr="00A01009">
        <w:rPr>
          <w:rFonts w:cs="Times New Roman"/>
          <w:b/>
          <w:bCs/>
          <w:noProof/>
          <w:szCs w:val="24"/>
        </w:rPr>
        <w:lastRenderedPageBreak/>
        <w:t>Schaefer, R., Martin, M.D., Fernández, R., Kircher, M., McCue, M., Willerslev, E., and Orlando, L.</w:t>
      </w:r>
      <w:r w:rsidRPr="00A01009">
        <w:rPr>
          <w:rFonts w:cs="Times New Roman"/>
          <w:noProof/>
          <w:szCs w:val="24"/>
        </w:rPr>
        <w:t xml:space="preserve"> (2014). Characterization of ancient and modern genomes by SNP detection and phylogenomic and metagenomic analysis using PALEOMIX. Nat. Protoc. </w:t>
      </w:r>
      <w:r w:rsidRPr="00A01009">
        <w:rPr>
          <w:rFonts w:cs="Times New Roman"/>
          <w:b/>
          <w:bCs/>
          <w:noProof/>
          <w:szCs w:val="24"/>
        </w:rPr>
        <w:t>9</w:t>
      </w:r>
      <w:r w:rsidRPr="00A01009">
        <w:rPr>
          <w:rFonts w:cs="Times New Roman"/>
          <w:noProof/>
          <w:szCs w:val="24"/>
        </w:rPr>
        <w:t>: 1056–82.</w:t>
      </w:r>
    </w:p>
    <w:p w14:paraId="0DE35D5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him, J.E., Bang, C., Yang, S., Lee, T., Hwang, S., Kim, C.Y., Singh-Blom, U.M., Marcotte, E.M., and Lee, I.</w:t>
      </w:r>
      <w:r w:rsidRPr="00A01009">
        <w:rPr>
          <w:rFonts w:cs="Times New Roman"/>
          <w:noProof/>
          <w:szCs w:val="24"/>
        </w:rPr>
        <w:t xml:space="preserve"> (2017). GWAB: a web server for the network-based boosting of human genome-wide association data. Nucleic Acids Res. </w:t>
      </w:r>
      <w:r w:rsidRPr="00A01009">
        <w:rPr>
          <w:rFonts w:cs="Times New Roman"/>
          <w:b/>
          <w:bCs/>
          <w:noProof/>
          <w:szCs w:val="24"/>
        </w:rPr>
        <w:t>45</w:t>
      </w:r>
      <w:r w:rsidRPr="00A01009">
        <w:rPr>
          <w:rFonts w:cs="Times New Roman"/>
          <w:noProof/>
          <w:szCs w:val="24"/>
        </w:rPr>
        <w:t>: W154–W161.</w:t>
      </w:r>
    </w:p>
    <w:p w14:paraId="6680886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telpflug, S.C., Rajandeep, S., Vaillancourt, B., Hirsch, C.N., Buell, C.R., Leon, N. De, and Kaeppler, S.M.</w:t>
      </w:r>
      <w:r w:rsidRPr="00A01009">
        <w:rPr>
          <w:rFonts w:cs="Times New Roman"/>
          <w:noProof/>
          <w:szCs w:val="24"/>
        </w:rPr>
        <w:t xml:space="preserve"> (2015). An expanded maize gene expression atlas based on RNA-sequencing and its use to explore root development. Plant Genome: 314–362.</w:t>
      </w:r>
    </w:p>
    <w:p w14:paraId="6BFDC14A"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wanson-Wagner, R., Briskine, R., Schaefer, R., Hufford, M.B., Ross-Ibarra, J., Myers, C.L., Tiffin, P., and Springer, N.M.</w:t>
      </w:r>
      <w:r w:rsidRPr="00A01009">
        <w:rPr>
          <w:rFonts w:cs="Times New Roman"/>
          <w:noProof/>
          <w:szCs w:val="24"/>
        </w:rPr>
        <w:t xml:space="preserve"> (2012a). Reshaping of the maize transcriptome by domestication. PNAS </w:t>
      </w:r>
      <w:r w:rsidRPr="00A01009">
        <w:rPr>
          <w:rFonts w:cs="Times New Roman"/>
          <w:b/>
          <w:bCs/>
          <w:noProof/>
          <w:szCs w:val="24"/>
        </w:rPr>
        <w:t>109</w:t>
      </w:r>
      <w:r w:rsidRPr="00A01009">
        <w:rPr>
          <w:rFonts w:cs="Times New Roman"/>
          <w:noProof/>
          <w:szCs w:val="24"/>
        </w:rPr>
        <w:t>: 11878–11883.</w:t>
      </w:r>
    </w:p>
    <w:p w14:paraId="00ED26FA"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wanson-Wagner, R., Briskine, R., Schaefer, R., Hufford, M.B., Ross-Ibarra, J., Myers, C.L., Tiffin, P., and Springer, N.M.</w:t>
      </w:r>
      <w:r w:rsidRPr="00A01009">
        <w:rPr>
          <w:rFonts w:cs="Times New Roman"/>
          <w:noProof/>
          <w:szCs w:val="24"/>
        </w:rPr>
        <w:t xml:space="preserve"> (2012b). Reshaping of the maize transcriptome by domestication. Proc. Natl. Acad. Sci. U. S. A. </w:t>
      </w:r>
      <w:r w:rsidRPr="00A01009">
        <w:rPr>
          <w:rFonts w:cs="Times New Roman"/>
          <w:b/>
          <w:bCs/>
          <w:noProof/>
          <w:szCs w:val="24"/>
        </w:rPr>
        <w:t>109</w:t>
      </w:r>
      <w:r w:rsidRPr="00A01009">
        <w:rPr>
          <w:rFonts w:cs="Times New Roman"/>
          <w:noProof/>
          <w:szCs w:val="24"/>
        </w:rPr>
        <w:t>.</w:t>
      </w:r>
    </w:p>
    <w:p w14:paraId="24FCF84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Tacke, E., Korfhage, C., Michel, D., Maddaloni, M., Motto, M., Lanzini, S., Salamini, F., and D??ring, H.</w:t>
      </w:r>
      <w:r w:rsidRPr="00A01009">
        <w:rPr>
          <w:rFonts w:ascii="Times New Roman" w:hAnsi="Times New Roman" w:cs="Times New Roman"/>
          <w:b/>
          <w:bCs/>
          <w:noProof/>
          <w:szCs w:val="24"/>
        </w:rPr>
        <w:t> </w:t>
      </w:r>
      <w:r w:rsidRPr="00A01009">
        <w:rPr>
          <w:rFonts w:cs="Times New Roman"/>
          <w:b/>
          <w:bCs/>
          <w:noProof/>
          <w:szCs w:val="24"/>
        </w:rPr>
        <w:t>???P</w:t>
      </w:r>
      <w:r w:rsidRPr="00A01009">
        <w:rPr>
          <w:rFonts w:cs="Times New Roman"/>
          <w:noProof/>
          <w:szCs w:val="24"/>
        </w:rPr>
        <w:t xml:space="preserve"> (1995). Transposon tagging of the maize Glossy2 locus with the transposable element En/Spm. Plant J. </w:t>
      </w:r>
      <w:r w:rsidRPr="00A01009">
        <w:rPr>
          <w:rFonts w:cs="Times New Roman"/>
          <w:b/>
          <w:bCs/>
          <w:noProof/>
          <w:szCs w:val="24"/>
        </w:rPr>
        <w:t>8</w:t>
      </w:r>
      <w:r w:rsidRPr="00A01009">
        <w:rPr>
          <w:rFonts w:cs="Times New Roman"/>
          <w:noProof/>
          <w:szCs w:val="24"/>
        </w:rPr>
        <w:t>: 907–917.</w:t>
      </w:r>
    </w:p>
    <w:p w14:paraId="17CE4D4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Taşan, M., Musso, G., Hao, T., Vidal, M., Macrae, C. a, and Roth, F.P.</w:t>
      </w:r>
      <w:r w:rsidRPr="00A01009">
        <w:rPr>
          <w:rFonts w:cs="Times New Roman"/>
          <w:noProof/>
          <w:szCs w:val="24"/>
        </w:rPr>
        <w:t xml:space="preserve"> (2014). Selecting causal genes from genome-wide association studies via functionally coherent subnetworks. </w:t>
      </w:r>
      <w:r w:rsidRPr="00A01009">
        <w:rPr>
          <w:rFonts w:cs="Times New Roman"/>
          <w:b/>
          <w:bCs/>
          <w:noProof/>
          <w:szCs w:val="24"/>
        </w:rPr>
        <w:t>12</w:t>
      </w:r>
      <w:r w:rsidRPr="00A01009">
        <w:rPr>
          <w:rFonts w:cs="Times New Roman"/>
          <w:noProof/>
          <w:szCs w:val="24"/>
        </w:rPr>
        <w:t>.</w:t>
      </w:r>
    </w:p>
    <w:p w14:paraId="6077A80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Tian, F., Bradbury, P.J., Brown, P.J., Hung, H., Sun, Q., Flint-Garcia, S., Rocheford, T.R., McMullen, M.D., Holland, J.B., and Buckler, E.S.</w:t>
      </w:r>
      <w:r w:rsidRPr="00A01009">
        <w:rPr>
          <w:rFonts w:cs="Times New Roman"/>
          <w:noProof/>
          <w:szCs w:val="24"/>
        </w:rPr>
        <w:t xml:space="preserve"> (2011). Genome-wide association study of leaf architecture in the maize nested association mapping population. Nat. Genet. </w:t>
      </w:r>
      <w:r w:rsidRPr="00A01009">
        <w:rPr>
          <w:rFonts w:cs="Times New Roman"/>
          <w:b/>
          <w:bCs/>
          <w:noProof/>
          <w:szCs w:val="24"/>
        </w:rPr>
        <w:t>43</w:t>
      </w:r>
      <w:r w:rsidRPr="00A01009">
        <w:rPr>
          <w:rFonts w:cs="Times New Roman"/>
          <w:noProof/>
          <w:szCs w:val="24"/>
        </w:rPr>
        <w:t>: 159–62.</w:t>
      </w:r>
    </w:p>
    <w:p w14:paraId="6976B13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lastRenderedPageBreak/>
        <w:t>USDA</w:t>
      </w:r>
      <w:r w:rsidRPr="00A01009">
        <w:rPr>
          <w:rFonts w:cs="Times New Roman"/>
          <w:noProof/>
          <w:szCs w:val="24"/>
        </w:rPr>
        <w:t xml:space="preserve"> (2016). Crop Production 2015 Summary.</w:t>
      </w:r>
    </w:p>
    <w:p w14:paraId="097A16E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Valdar, W., Holmes, C.C., Mott, R., and Flint, J.</w:t>
      </w:r>
      <w:r w:rsidRPr="00A01009">
        <w:rPr>
          <w:rFonts w:cs="Times New Roman"/>
          <w:noProof/>
          <w:szCs w:val="24"/>
        </w:rPr>
        <w:t xml:space="preserve"> (2009). Mapping in structured populations by resample model averaging. Genetics </w:t>
      </w:r>
      <w:r w:rsidRPr="00A01009">
        <w:rPr>
          <w:rFonts w:cs="Times New Roman"/>
          <w:b/>
          <w:bCs/>
          <w:noProof/>
          <w:szCs w:val="24"/>
        </w:rPr>
        <w:t>182</w:t>
      </w:r>
      <w:r w:rsidRPr="00A01009">
        <w:rPr>
          <w:rFonts w:cs="Times New Roman"/>
          <w:noProof/>
          <w:szCs w:val="24"/>
        </w:rPr>
        <w:t>: 1263–77.</w:t>
      </w:r>
    </w:p>
    <w:p w14:paraId="2BCE4A8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allace, J.G., Bradbury, P.J., Zhang, N., Gibon, Y., Stitt, M., and Buckler, E.S.</w:t>
      </w:r>
      <w:r w:rsidRPr="00A01009">
        <w:rPr>
          <w:rFonts w:cs="Times New Roman"/>
          <w:noProof/>
          <w:szCs w:val="24"/>
        </w:rPr>
        <w:t xml:space="preserve"> (2014). Association mapping across numerous traits reveals patterns of functional variation in maize. PLoS Genet. </w:t>
      </w:r>
      <w:r w:rsidRPr="00A01009">
        <w:rPr>
          <w:rFonts w:cs="Times New Roman"/>
          <w:b/>
          <w:bCs/>
          <w:noProof/>
          <w:szCs w:val="24"/>
        </w:rPr>
        <w:t>10</w:t>
      </w:r>
      <w:r w:rsidRPr="00A01009">
        <w:rPr>
          <w:rFonts w:cs="Times New Roman"/>
          <w:noProof/>
          <w:szCs w:val="24"/>
        </w:rPr>
        <w:t>: e1004845.</w:t>
      </w:r>
    </w:p>
    <w:p w14:paraId="240EF5D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ang, X., Elling, A.A., Li, X., Li, N., Peng, Z., He, G., Sun, H., Qi, Y., Liu, X.S., and Deng, X.W.</w:t>
      </w:r>
      <w:r w:rsidRPr="00A01009">
        <w:rPr>
          <w:rFonts w:cs="Times New Roman"/>
          <w:noProof/>
          <w:szCs w:val="24"/>
        </w:rPr>
        <w:t xml:space="preserve"> (2009). Genome-Wide and Organ-Specific Landscapes of Epigenetic Modifications and Their Relationships to mRNA and Small RNA Transcriptomes in Maize. Plant Cell Online </w:t>
      </w:r>
      <w:r w:rsidRPr="00A01009">
        <w:rPr>
          <w:rFonts w:cs="Times New Roman"/>
          <w:b/>
          <w:bCs/>
          <w:noProof/>
          <w:szCs w:val="24"/>
        </w:rPr>
        <w:t>21</w:t>
      </w:r>
      <w:r w:rsidRPr="00A01009">
        <w:rPr>
          <w:rFonts w:cs="Times New Roman"/>
          <w:noProof/>
          <w:szCs w:val="24"/>
        </w:rPr>
        <w:t>: 1053–1069.</w:t>
      </w:r>
    </w:p>
    <w:p w14:paraId="6CFAF5A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en, Z. et al.</w:t>
      </w:r>
      <w:r w:rsidRPr="00A01009">
        <w:rPr>
          <w:rFonts w:cs="Times New Roman"/>
          <w:noProof/>
          <w:szCs w:val="24"/>
        </w:rPr>
        <w:t xml:space="preserve"> (2018). Integrating GWAS and gene expression data for functional characterization of resistance to white mold in soybean. Plant Biotechnol. J.: 1–11.</w:t>
      </w:r>
    </w:p>
    <w:p w14:paraId="72AFD83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ild, M., Davi??re, J.M., Regnault, T., Sakvarelidze-Achard, L., Carrera, E., Lopez Diaz, I., Cayrel, A., Dubeaux, G., Vert, G., and Achard, P.</w:t>
      </w:r>
      <w:r w:rsidRPr="00A01009">
        <w:rPr>
          <w:rFonts w:cs="Times New Roman"/>
          <w:noProof/>
          <w:szCs w:val="24"/>
        </w:rPr>
        <w:t xml:space="preserve"> (2016). Tissue-Specific Regulation of Gibberellin Signaling Fine-Tunes Arabidopsis Iron-Deficiency Responses. Dev. Cell </w:t>
      </w:r>
      <w:r w:rsidRPr="00A01009">
        <w:rPr>
          <w:rFonts w:cs="Times New Roman"/>
          <w:b/>
          <w:bCs/>
          <w:noProof/>
          <w:szCs w:val="24"/>
        </w:rPr>
        <w:t>37</w:t>
      </w:r>
      <w:r w:rsidRPr="00A01009">
        <w:rPr>
          <w:rFonts w:cs="Times New Roman"/>
          <w:noProof/>
          <w:szCs w:val="24"/>
        </w:rPr>
        <w:t>: 190–200.</w:t>
      </w:r>
    </w:p>
    <w:p w14:paraId="5F07C00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inkler, R.G. and Freeling, M.</w:t>
      </w:r>
      <w:r w:rsidRPr="00A01009">
        <w:rPr>
          <w:rFonts w:cs="Times New Roman"/>
          <w:noProof/>
          <w:szCs w:val="24"/>
        </w:rPr>
        <w:t xml:space="preserve"> (1994). Physiological genetics of the dominant gibberellin-nonresponsive maize dwarfs, Dwart8 and Dwart9. Planta </w:t>
      </w:r>
      <w:r w:rsidRPr="00A01009">
        <w:rPr>
          <w:rFonts w:cs="Times New Roman"/>
          <w:b/>
          <w:bCs/>
          <w:noProof/>
          <w:szCs w:val="24"/>
        </w:rPr>
        <w:t>193</w:t>
      </w:r>
      <w:r w:rsidRPr="00A01009">
        <w:rPr>
          <w:rFonts w:cs="Times New Roman"/>
          <w:noProof/>
          <w:szCs w:val="24"/>
        </w:rPr>
        <w:t>: 341–348.</w:t>
      </w:r>
    </w:p>
    <w:p w14:paraId="475EAFF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olfe, C.J., Kohane, I.S., and Butte, A.J.</w:t>
      </w:r>
      <w:r w:rsidRPr="00A01009">
        <w:rPr>
          <w:rFonts w:cs="Times New Roman"/>
          <w:noProof/>
          <w:szCs w:val="24"/>
        </w:rPr>
        <w:t xml:space="preserve"> (2005). Systematic survey reveals general applicability of “guilt-by-association” within gene coexpression networks. BMC Bioinformatics </w:t>
      </w:r>
      <w:r w:rsidRPr="00A01009">
        <w:rPr>
          <w:rFonts w:cs="Times New Roman"/>
          <w:b/>
          <w:bCs/>
          <w:noProof/>
          <w:szCs w:val="24"/>
        </w:rPr>
        <w:t>6</w:t>
      </w:r>
      <w:r w:rsidRPr="00A01009">
        <w:rPr>
          <w:rFonts w:cs="Times New Roman"/>
          <w:noProof/>
          <w:szCs w:val="24"/>
        </w:rPr>
        <w:t>: 227.</w:t>
      </w:r>
    </w:p>
    <w:p w14:paraId="1691BEB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ray, G.A.</w:t>
      </w:r>
      <w:r w:rsidRPr="00A01009">
        <w:rPr>
          <w:rFonts w:cs="Times New Roman"/>
          <w:noProof/>
          <w:szCs w:val="24"/>
        </w:rPr>
        <w:t xml:space="preserve"> (2007). The evolutionary significance of cis-regulatory mutations. Nat. Rev. Genet. </w:t>
      </w:r>
      <w:r w:rsidRPr="00A01009">
        <w:rPr>
          <w:rFonts w:cs="Times New Roman"/>
          <w:b/>
          <w:bCs/>
          <w:noProof/>
          <w:szCs w:val="24"/>
        </w:rPr>
        <w:t>8</w:t>
      </w:r>
      <w:r w:rsidRPr="00A01009">
        <w:rPr>
          <w:rFonts w:cs="Times New Roman"/>
          <w:noProof/>
          <w:szCs w:val="24"/>
        </w:rPr>
        <w:t>: 206–16.</w:t>
      </w:r>
    </w:p>
    <w:p w14:paraId="704E7BD2" w14:textId="0A72A40C"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Zheng, Z.-L. and Zhao, Y.</w:t>
      </w:r>
      <w:r w:rsidRPr="00A01009">
        <w:rPr>
          <w:rFonts w:cs="Times New Roman"/>
          <w:noProof/>
          <w:szCs w:val="24"/>
        </w:rPr>
        <w:t xml:space="preserve"> (2013). Transcriptome comparison and gene coexpression network analysis provide a systems view of citrus response to “Candidatus Liberibacter asiaticus” infection. BMC Genomics </w:t>
      </w:r>
      <w:r w:rsidRPr="00922DF6">
        <w:rPr>
          <w:b/>
        </w:rPr>
        <w:t>14</w:t>
      </w:r>
      <w:r w:rsidRPr="00A01009">
        <w:rPr>
          <w:rFonts w:cs="Times New Roman"/>
          <w:noProof/>
          <w:szCs w:val="24"/>
        </w:rPr>
        <w:t>: 27.</w:t>
      </w:r>
    </w:p>
    <w:p w14:paraId="0DF12579" w14:textId="18637043" w:rsidR="00A01009" w:rsidRPr="00A01009" w:rsidRDefault="00A01009" w:rsidP="00922DF6">
      <w:pPr>
        <w:widowControl w:val="0"/>
        <w:autoSpaceDE w:val="0"/>
        <w:autoSpaceDN w:val="0"/>
        <w:adjustRightInd w:val="0"/>
        <w:spacing w:line="360" w:lineRule="auto"/>
        <w:ind w:left="480" w:hanging="480"/>
        <w:rPr>
          <w:noProof/>
        </w:rPr>
      </w:pPr>
      <w:r w:rsidRPr="00922DF6">
        <w:rPr>
          <w:b/>
        </w:rPr>
        <w:t>Ziegler</w:t>
      </w:r>
      <w:r w:rsidRPr="00A01009">
        <w:rPr>
          <w:rFonts w:cs="Times New Roman"/>
          <w:b/>
          <w:bCs/>
          <w:noProof/>
          <w:szCs w:val="24"/>
        </w:rPr>
        <w:t>,</w:t>
      </w:r>
      <w:r w:rsidRPr="00922DF6">
        <w:rPr>
          <w:b/>
        </w:rPr>
        <w:t xml:space="preserve"> G</w:t>
      </w:r>
      <w:r w:rsidRPr="00A01009">
        <w:rPr>
          <w:rFonts w:cs="Times New Roman"/>
          <w:b/>
          <w:bCs/>
          <w:noProof/>
          <w:szCs w:val="24"/>
        </w:rPr>
        <w:t>.,</w:t>
      </w:r>
      <w:r w:rsidRPr="00922DF6">
        <w:rPr>
          <w:b/>
        </w:rPr>
        <w:t xml:space="preserve"> Kear</w:t>
      </w:r>
      <w:r w:rsidRPr="00A01009">
        <w:rPr>
          <w:rFonts w:cs="Times New Roman"/>
          <w:b/>
          <w:bCs/>
          <w:noProof/>
          <w:szCs w:val="24"/>
        </w:rPr>
        <w:t>, P.J.,</w:t>
      </w:r>
      <w:r w:rsidRPr="00922DF6">
        <w:rPr>
          <w:b/>
        </w:rPr>
        <w:t xml:space="preserve"> Wu</w:t>
      </w:r>
      <w:r w:rsidRPr="00A01009">
        <w:rPr>
          <w:rFonts w:cs="Times New Roman"/>
          <w:b/>
          <w:bCs/>
          <w:noProof/>
          <w:szCs w:val="24"/>
        </w:rPr>
        <w:t>,</w:t>
      </w:r>
      <w:r w:rsidRPr="00922DF6">
        <w:rPr>
          <w:b/>
        </w:rPr>
        <w:t xml:space="preserve"> D</w:t>
      </w:r>
      <w:r w:rsidRPr="00A01009">
        <w:rPr>
          <w:rFonts w:cs="Times New Roman"/>
          <w:b/>
          <w:bCs/>
          <w:noProof/>
          <w:szCs w:val="24"/>
        </w:rPr>
        <w:t>.,</w:t>
      </w:r>
      <w:r w:rsidRPr="00922DF6">
        <w:rPr>
          <w:b/>
        </w:rPr>
        <w:t xml:space="preserve"> Ziyomo</w:t>
      </w:r>
      <w:r w:rsidRPr="00A01009">
        <w:rPr>
          <w:rFonts w:cs="Times New Roman"/>
          <w:b/>
          <w:bCs/>
          <w:noProof/>
          <w:szCs w:val="24"/>
        </w:rPr>
        <w:t>,</w:t>
      </w:r>
      <w:r w:rsidRPr="00922DF6">
        <w:rPr>
          <w:b/>
        </w:rPr>
        <w:t xml:space="preserve"> C</w:t>
      </w:r>
      <w:r w:rsidRPr="00A01009">
        <w:rPr>
          <w:rFonts w:cs="Times New Roman"/>
          <w:b/>
          <w:bCs/>
          <w:noProof/>
          <w:szCs w:val="24"/>
        </w:rPr>
        <w:t>.,</w:t>
      </w:r>
      <w:r w:rsidRPr="00922DF6">
        <w:rPr>
          <w:b/>
        </w:rPr>
        <w:t xml:space="preserve"> Lipka</w:t>
      </w:r>
      <w:r w:rsidRPr="00A01009">
        <w:rPr>
          <w:rFonts w:cs="Times New Roman"/>
          <w:b/>
          <w:bCs/>
          <w:noProof/>
          <w:szCs w:val="24"/>
        </w:rPr>
        <w:t>, A.E.,</w:t>
      </w:r>
      <w:r w:rsidRPr="00922DF6">
        <w:rPr>
          <w:b/>
        </w:rPr>
        <w:t xml:space="preserve"> Gore</w:t>
      </w:r>
      <w:r w:rsidRPr="00A01009">
        <w:rPr>
          <w:rFonts w:cs="Times New Roman"/>
          <w:b/>
          <w:bCs/>
          <w:noProof/>
          <w:szCs w:val="24"/>
        </w:rPr>
        <w:t xml:space="preserve">, M., Hoekenga, </w:t>
      </w:r>
      <w:r w:rsidRPr="00A01009">
        <w:rPr>
          <w:rFonts w:cs="Times New Roman"/>
          <w:b/>
          <w:bCs/>
          <w:noProof/>
          <w:szCs w:val="24"/>
        </w:rPr>
        <w:lastRenderedPageBreak/>
        <w:t>O., and Baxter, I.</w:t>
      </w:r>
      <w:r w:rsidRPr="00A01009">
        <w:rPr>
          <w:rFonts w:cs="Times New Roman"/>
          <w:noProof/>
          <w:szCs w:val="24"/>
        </w:rPr>
        <w:t xml:space="preserve"> (2017). Elemental Accumulation in Kernels of the Maize Nested Association Mapping Panel Reveals Signals of Gene by Environment Interactions. bioRxiv.</w:t>
      </w:r>
    </w:p>
    <w:p w14:paraId="30D49D57" w14:textId="3649ACAA"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416E74">
      <w:pPr>
        <w:pStyle w:val="Heading2"/>
      </w:pPr>
      <w:bookmarkStart w:id="281" w:name="_Ref444765587"/>
      <w:r>
        <w:t>Figure 1</w:t>
      </w:r>
      <w:bookmarkEnd w:id="281"/>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416E74">
      <w:pPr>
        <w:pStyle w:val="Heading2"/>
      </w:pPr>
      <w:bookmarkStart w:id="282" w:name="_Ref487124030"/>
      <w:r>
        <w:lastRenderedPageBreak/>
        <w:t>Figure 2</w:t>
      </w:r>
      <w:bookmarkEnd w:id="282"/>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416E74">
      <w:pPr>
        <w:pStyle w:val="Heading2"/>
      </w:pPr>
      <w:bookmarkStart w:id="283" w:name="_Ref456807908"/>
      <w:bookmarkStart w:id="284" w:name="_Ref458794783"/>
      <w:r>
        <w:t>Figure 3</w:t>
      </w:r>
      <w:bookmarkEnd w:id="283"/>
      <w:bookmarkEnd w:id="284"/>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416E74">
      <w:pPr>
        <w:pStyle w:val="Heading2"/>
      </w:pPr>
      <w:bookmarkStart w:id="285" w:name="_Ref458700744"/>
      <w:r>
        <w:t>Figure 4</w:t>
      </w:r>
      <w:bookmarkStart w:id="286" w:name="EditPoint"/>
      <w:bookmarkEnd w:id="285"/>
      <w:bookmarkEnd w:id="286"/>
    </w:p>
    <w:p w14:paraId="7AB7AC82" w14:textId="77777777" w:rsidR="00C85AF2" w:rsidRDefault="00C85AF2" w:rsidP="001C401A">
      <w:pPr>
        <w:pStyle w:val="Heading4"/>
        <w:spacing w:line="360" w:lineRule="auto"/>
        <w:jc w:val="left"/>
      </w:pPr>
      <w:r>
        <w:t>Strength of co-expression among GO terms at varying levels of MCR</w:t>
      </w:r>
    </w:p>
    <w:p w14:paraId="1BB90B9C" w14:textId="6749833B"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r w:rsidR="009B1572">
        <w:t>GO terms with significantly co-</w:t>
      </w:r>
      <w:r w:rsidR="009B1572">
        <w:lastRenderedPageBreak/>
        <w:t xml:space="preserve">expressed </w:t>
      </w:r>
      <w:r w:rsidR="00644995">
        <w:t>z</w:t>
      </w:r>
      <w:del w:id="287" w:author="rob" w:date="2018-08-12T15:20:00Z">
        <w:r>
          <w:delText>GO terms</w:delText>
        </w:r>
      </w:del>
      <w:ins w:id="288" w:author="rob" w:date="2018-08-12T15:20:00Z">
        <w:r w:rsidR="009B1572">
          <w:t>genes</w:t>
        </w:r>
      </w:ins>
      <w:r w:rsidR="009B1572" w:rsidDel="009B1572">
        <w:t xml:space="preserve"> </w:t>
      </w:r>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416E74">
      <w:pPr>
        <w:pStyle w:val="Heading2"/>
      </w:pPr>
      <w:bookmarkStart w:id="289" w:name="_Ref458721156"/>
      <w:bookmarkStart w:id="290" w:name="_Ref447197618"/>
      <w:r>
        <w:t>Figure 5</w:t>
      </w:r>
      <w:bookmarkEnd w:id="289"/>
      <w:bookmarkEnd w:id="290"/>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2493E6F6" w:rsidR="00C85AF2" w:rsidRDefault="00C85AF2" w:rsidP="001C401A">
      <w:pPr>
        <w:pStyle w:val="Subtitle"/>
        <w:spacing w:line="360" w:lineRule="auto"/>
      </w:pPr>
      <w:del w:id="291" w:author="rob" w:date="2018-08-12T15:20:00Z">
        <w:r>
          <w:delText>Strongly</w:delText>
        </w:r>
      </w:del>
      <w:ins w:id="292" w:author="rob" w:date="2018-08-12T15:20:00Z">
        <w:r w:rsidR="00181EDE">
          <w:t>GO terms with significantly</w:t>
        </w:r>
      </w:ins>
      <w:r w:rsidR="00181EDE">
        <w:t xml:space="preserve"> co-expressed </w:t>
      </w:r>
      <w:del w:id="293" w:author="rob" w:date="2018-08-12T15:20:00Z">
        <w:r>
          <w:delText>GO terms</w:delText>
        </w:r>
      </w:del>
      <w:ins w:id="294" w:author="rob" w:date="2018-08-12T15:20:00Z">
        <w:r w:rsidR="00181EDE">
          <w:t>genes</w:t>
        </w:r>
      </w:ins>
      <w:r w:rsidR="00181EDE">
        <w:t xml:space="preserve"> </w:t>
      </w:r>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416E74">
      <w:pPr>
        <w:pStyle w:val="Heading2"/>
      </w:pPr>
      <w:bookmarkStart w:id="295" w:name="_Ref485996339"/>
      <w:r>
        <w:t>Figure 6</w:t>
      </w:r>
      <w:bookmarkEnd w:id="295"/>
    </w:p>
    <w:p w14:paraId="347D2EC6" w14:textId="5E113C4F" w:rsidR="003B691E" w:rsidRDefault="003B691E" w:rsidP="00D45AC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416E74">
      <w:pPr>
        <w:pStyle w:val="Heading2"/>
      </w:pPr>
      <w:bookmarkStart w:id="296" w:name="_Ref481757037"/>
      <w:bookmarkStart w:id="297" w:name="_Ref484529183"/>
      <w:r>
        <w:t>Figure</w:t>
      </w:r>
      <w:r w:rsidR="004603F1">
        <w:t xml:space="preserve"> 7</w:t>
      </w:r>
      <w:bookmarkEnd w:id="296"/>
      <w:bookmarkEnd w:id="297"/>
    </w:p>
    <w:p w14:paraId="66B9E9F8" w14:textId="77777777" w:rsidR="00101202" w:rsidRDefault="00101202" w:rsidP="00D45ACC">
      <w:pPr>
        <w:pStyle w:val="Heading3"/>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w:t>
      </w:r>
      <w:r>
        <w:lastRenderedPageBreak/>
        <w:t xml:space="preserve">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416E74">
      <w:pPr>
        <w:pStyle w:val="Heading2"/>
      </w:pPr>
      <w:bookmarkStart w:id="298" w:name="_Ref484091798"/>
      <w:r>
        <w:t>Figure</w:t>
      </w:r>
      <w:r w:rsidR="004603F1">
        <w:t xml:space="preserve"> 8</w:t>
      </w:r>
      <w:bookmarkEnd w:id="298"/>
    </w:p>
    <w:p w14:paraId="285A6AD7" w14:textId="77777777" w:rsidR="00101202" w:rsidRPr="007B27E5" w:rsidRDefault="00101202" w:rsidP="00D45AC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59103060"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del w:id="299" w:author="rob" w:date="2018-08-12T15:20:00Z">
        <w:r>
          <w:delText>null segregating</w:delText>
        </w:r>
      </w:del>
      <w:ins w:id="300" w:author="rob" w:date="2018-08-12T15:20:00Z">
        <w:r w:rsidR="00F65C23">
          <w:t>congenic wild</w:t>
        </w:r>
        <w:r w:rsidR="00700EEB">
          <w:t>-</w:t>
        </w:r>
        <w:r w:rsidR="00F65C23">
          <w:t>type</w:t>
        </w:r>
      </w:ins>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pPr>
        <w:pStyle w:val="Heading1"/>
        <w:pPrChange w:id="301" w:author="rob" w:date="2018-08-12T15:20:00Z">
          <w:pPr>
            <w:pStyle w:val="Heading1"/>
            <w:spacing w:line="360" w:lineRule="auto"/>
          </w:pPr>
        </w:pPrChange>
      </w:pPr>
      <w:ins w:id="302" w:author="rob" w:date="2018-08-12T15:20:00Z">
        <w:r>
          <w:t xml:space="preserve">Supplementary </w:t>
        </w:r>
      </w:ins>
      <w:r>
        <w:t>Tables</w:t>
      </w:r>
    </w:p>
    <w:p w14:paraId="44D70D3C" w14:textId="229D9D75" w:rsidR="00677955" w:rsidRDefault="00677955" w:rsidP="00D966F0">
      <w:pPr>
        <w:pStyle w:val="Heading2"/>
        <w:rPr>
          <w:ins w:id="303" w:author="rob" w:date="2018-08-12T15:20:00Z"/>
        </w:rPr>
      </w:pPr>
      <w:ins w:id="304" w:author="rob" w:date="2018-08-12T15:20:00Z">
        <w:r>
          <w:t>List of files</w:t>
        </w:r>
      </w:ins>
    </w:p>
    <w:p w14:paraId="347D9F63" w14:textId="5CB5C86E" w:rsidR="00D966F0" w:rsidRDefault="00D966F0" w:rsidP="00416E74">
      <w:pPr>
        <w:pStyle w:val="Heading2"/>
        <w:rPr>
          <w:rPrChange w:id="305" w:author="rob" w:date="2018-08-12T15:20:00Z">
            <w:rPr>
              <w:rStyle w:val="SubtleEmphasis"/>
            </w:rPr>
          </w:rPrChange>
        </w:rPr>
      </w:pPr>
      <w:moveToRangeStart w:id="306" w:author="rob" w:date="2018-08-12T15:20:00Z" w:name="move521850571"/>
      <w:moveTo w:id="307" w:author="rob" w:date="2018-08-12T15:20:00Z">
        <w:r>
          <w:t xml:space="preserve">Supp. </w:t>
        </w:r>
      </w:moveTo>
      <w:bookmarkStart w:id="308" w:name="_Ref458774860"/>
      <w:moveToRangeEnd w:id="306"/>
      <w:r>
        <w:rPr>
          <w:rPrChange w:id="309" w:author="rob" w:date="2018-08-12T15:20:00Z">
            <w:rPr>
              <w:rStyle w:val="SubtleEmphasis"/>
            </w:rPr>
          </w:rPrChange>
        </w:rPr>
        <w:t>Table 1</w:t>
      </w:r>
      <w:bookmarkEnd w:id="308"/>
    </w:p>
    <w:p w14:paraId="40856672" w14:textId="56523FCC" w:rsidR="00832CA2" w:rsidRPr="00832CA2" w:rsidRDefault="00832CA2" w:rsidP="00832CA2">
      <w:pPr>
        <w:rPr>
          <w:ins w:id="310" w:author="rob" w:date="2018-08-12T15:20:00Z"/>
        </w:rPr>
      </w:pPr>
      <w:ins w:id="311" w:author="rob" w:date="2018-08-12T15:20:00Z">
        <w:r>
          <w:t>FullGoDensityLocality.xlsx</w:t>
        </w:r>
      </w:ins>
    </w:p>
    <w:p w14:paraId="5D1CB7E0" w14:textId="77777777" w:rsidR="00CB2E22" w:rsidRPr="00CB2E22" w:rsidRDefault="00D966F0" w:rsidP="00BF2EBE">
      <w:pPr>
        <w:pStyle w:val="Heading3"/>
        <w:rPr>
          <w:del w:id="312" w:author="rob" w:date="2018-08-12T15:20:00Z"/>
        </w:rPr>
      </w:pPr>
      <w:moveToRangeStart w:id="313" w:author="rob" w:date="2018-08-12T15:20:00Z" w:name="move521850572"/>
      <w:moveTo w:id="314" w:author="rob" w:date="2018-08-12T15:20:00Z">
        <w:r>
          <w:t xml:space="preserve">Supp. </w:t>
        </w:r>
      </w:moveTo>
      <w:moveToRangeEnd w:id="313"/>
      <w:del w:id="315" w:author="rob" w:date="2018-08-12T15:20:00Z">
        <w:r w:rsidR="00107824">
          <w:delText>Significantly co-expressed GO terms</w:delText>
        </w:r>
      </w:del>
    </w:p>
    <w:p w14:paraId="31C706E2" w14:textId="77777777" w:rsidR="00107824" w:rsidRDefault="00107824" w:rsidP="001C401A">
      <w:pPr>
        <w:pStyle w:val="Subtitle"/>
        <w:spacing w:line="360" w:lineRule="auto"/>
        <w:rPr>
          <w:del w:id="316" w:author="rob" w:date="2018-08-12T15:20:00Z"/>
        </w:rPr>
      </w:pPr>
      <w:del w:id="317" w:author="rob" w:date="2018-08-12T15:20:00Z">
        <w:r>
          <w:delText>Co-expression was measured among genes within each GO term that had co-expression data in each network using both density (</w:delText>
        </w:r>
        <w:r>
          <w:fldChar w:fldCharType="begin"/>
        </w:r>
        <w:r>
          <w:delInstrText xml:space="preserve"> REF _Ref447101528 \h  \* MERGEFORMAT </w:delInstrText>
        </w:r>
        <w:r>
          <w:fldChar w:fldCharType="separate"/>
        </w:r>
        <w:r w:rsidR="00D30974" w:rsidRPr="0045686C">
          <w:delText>Eq.</w:delText>
        </w:r>
        <w:r w:rsidR="00D30974">
          <w:delText xml:space="preserve"> </w:delText>
        </w:r>
        <w:r w:rsidR="00D30974" w:rsidRPr="0045686C">
          <w:delText>1</w:delText>
        </w:r>
        <w:r>
          <w:fldChar w:fldCharType="end"/>
        </w:r>
        <w:r>
          <w:delText>) and locality (</w:delText>
        </w:r>
        <w:r>
          <w:fldChar w:fldCharType="begin"/>
        </w:r>
        <w:r>
          <w:delInstrText xml:space="preserve"> REF _Ref464049667 \h  \* MERGEFORMAT </w:delInstrText>
        </w:r>
        <w:r>
          <w:fldChar w:fldCharType="separate"/>
        </w:r>
        <w:r w:rsidR="00D30974">
          <w:delText>Eq. 2</w:delText>
        </w:r>
        <w:r>
          <w:fldChar w:fldCharType="end"/>
        </w:r>
        <w:r>
          <w:delText>). Significance of co-expression metrics was assessed by comparing values to 1,000 random gene sets of the same size.</w:delText>
        </w:r>
      </w:del>
    </w:p>
    <w:p w14:paraId="673AA25D" w14:textId="201C13F1" w:rsidR="00D966F0" w:rsidRDefault="00D966F0" w:rsidP="00416E74">
      <w:pPr>
        <w:pStyle w:val="Heading2"/>
      </w:pPr>
      <w:bookmarkStart w:id="318" w:name="_Ref458774880"/>
      <w:r>
        <w:t>Table 2</w:t>
      </w:r>
      <w:bookmarkEnd w:id="318"/>
    </w:p>
    <w:p w14:paraId="7035B88C" w14:textId="3ABBAF04" w:rsidR="00832CA2" w:rsidRPr="00832CA2" w:rsidRDefault="00832CA2" w:rsidP="00832CA2">
      <w:pPr>
        <w:rPr>
          <w:ins w:id="319" w:author="rob" w:date="2018-08-12T15:20:00Z"/>
        </w:rPr>
      </w:pPr>
      <w:ins w:id="320" w:author="rob" w:date="2018-08-12T15:20:00Z">
        <w:r>
          <w:t>MCLClusterAssignment.xlsx</w:t>
        </w:r>
      </w:ins>
    </w:p>
    <w:p w14:paraId="2C85D33D" w14:textId="71B2E6EC" w:rsidR="00D966F0" w:rsidRDefault="00D966F0" w:rsidP="00D966F0">
      <w:pPr>
        <w:pStyle w:val="Heading2"/>
        <w:rPr>
          <w:ins w:id="321" w:author="rob" w:date="2018-08-12T15:20:00Z"/>
        </w:rPr>
      </w:pPr>
      <w:moveToRangeStart w:id="322" w:author="rob" w:date="2018-08-12T15:20:00Z" w:name="move521850573"/>
      <w:moveTo w:id="323" w:author="rob" w:date="2018-08-12T15:20:00Z">
        <w:r>
          <w:t xml:space="preserve">Supp. Table </w:t>
        </w:r>
      </w:moveTo>
      <w:moveToRangeEnd w:id="322"/>
      <w:ins w:id="324" w:author="rob" w:date="2018-08-12T15:20:00Z">
        <w:r>
          <w:t>3</w:t>
        </w:r>
      </w:ins>
    </w:p>
    <w:p w14:paraId="7751D7DA" w14:textId="7D289486" w:rsidR="00832CA2" w:rsidRPr="00832CA2" w:rsidRDefault="00832CA2" w:rsidP="00832CA2">
      <w:pPr>
        <w:rPr>
          <w:ins w:id="325" w:author="rob" w:date="2018-08-12T15:20:00Z"/>
        </w:rPr>
      </w:pPr>
      <w:ins w:id="326" w:author="rob" w:date="2018-08-12T15:20:00Z">
        <w:r>
          <w:t>MCLGoEnrichment.xlsx</w:t>
        </w:r>
      </w:ins>
    </w:p>
    <w:p w14:paraId="33576DB9" w14:textId="1005AE8A" w:rsidR="00D966F0" w:rsidRDefault="00D966F0" w:rsidP="00D966F0">
      <w:pPr>
        <w:pStyle w:val="Heading2"/>
        <w:rPr>
          <w:ins w:id="327" w:author="rob" w:date="2018-08-12T15:20:00Z"/>
        </w:rPr>
      </w:pPr>
      <w:moveToRangeStart w:id="328" w:author="rob" w:date="2018-08-12T15:20:00Z" w:name="move521850574"/>
      <w:moveTo w:id="329" w:author="rob" w:date="2018-08-12T15:20:00Z">
        <w:r>
          <w:lastRenderedPageBreak/>
          <w:t xml:space="preserve">Supp. Table </w:t>
        </w:r>
      </w:moveTo>
      <w:moveToRangeEnd w:id="328"/>
      <w:ins w:id="330" w:author="rob" w:date="2018-08-12T15:20:00Z">
        <w:r>
          <w:t>4</w:t>
        </w:r>
      </w:ins>
    </w:p>
    <w:p w14:paraId="4505AD7D" w14:textId="2FDA9B4F" w:rsidR="00832CA2" w:rsidRPr="00832CA2" w:rsidRDefault="00832CA2" w:rsidP="00832CA2">
      <w:pPr>
        <w:rPr>
          <w:ins w:id="331" w:author="rob" w:date="2018-08-12T15:20:00Z"/>
        </w:rPr>
      </w:pPr>
      <w:ins w:id="332" w:author="rob" w:date="2018-08-12T15:20:00Z">
        <w:r>
          <w:t>GOSignalWithNoise.xlsx</w:t>
        </w:r>
      </w:ins>
    </w:p>
    <w:p w14:paraId="43B6B337" w14:textId="41BD761B" w:rsidR="00D966F0" w:rsidRDefault="00D966F0" w:rsidP="00D966F0">
      <w:pPr>
        <w:pStyle w:val="Heading2"/>
        <w:rPr>
          <w:ins w:id="333" w:author="rob" w:date="2018-08-12T15:20:00Z"/>
        </w:rPr>
      </w:pPr>
      <w:moveToRangeStart w:id="334" w:author="rob" w:date="2018-08-12T15:20:00Z" w:name="move521850575"/>
      <w:moveTo w:id="335" w:author="rob" w:date="2018-08-12T15:20:00Z">
        <w:r>
          <w:t xml:space="preserve">Supp. Table </w:t>
        </w:r>
      </w:moveTo>
      <w:moveToRangeEnd w:id="334"/>
      <w:ins w:id="336" w:author="rob" w:date="2018-08-12T15:20:00Z">
        <w:r>
          <w:t>5</w:t>
        </w:r>
      </w:ins>
    </w:p>
    <w:p w14:paraId="1C68C4D9" w14:textId="59874789" w:rsidR="00832CA2" w:rsidRPr="00832CA2" w:rsidRDefault="00832CA2" w:rsidP="00832CA2">
      <w:pPr>
        <w:rPr>
          <w:ins w:id="337" w:author="rob" w:date="2018-08-12T15:20:00Z"/>
        </w:rPr>
      </w:pPr>
      <w:ins w:id="338" w:author="rob" w:date="2018-08-12T15:20:00Z">
        <w:r>
          <w:t>SNP-to-GeneMappingSummary.xlsx</w:t>
        </w:r>
      </w:ins>
    </w:p>
    <w:p w14:paraId="3B5FE544" w14:textId="77777777" w:rsidR="00107824" w:rsidRDefault="00D966F0" w:rsidP="00BF2EBE">
      <w:pPr>
        <w:pStyle w:val="Heading3"/>
        <w:rPr>
          <w:del w:id="339" w:author="rob" w:date="2018-08-12T15:20:00Z"/>
        </w:rPr>
      </w:pPr>
      <w:moveToRangeStart w:id="340" w:author="rob" w:date="2018-08-12T15:20:00Z" w:name="move521850576"/>
      <w:moveTo w:id="341" w:author="rob" w:date="2018-08-12T15:20:00Z">
        <w:r>
          <w:t xml:space="preserve">Supp. Table </w:t>
        </w:r>
      </w:moveTo>
      <w:moveToRangeEnd w:id="340"/>
      <w:del w:id="342" w:author="rob" w:date="2018-08-12T15:20:00Z">
        <w:r w:rsidR="00107824">
          <w:delText>Gene co-expression network cluster assignments</w:delText>
        </w:r>
      </w:del>
    </w:p>
    <w:p w14:paraId="68EB4162" w14:textId="77777777" w:rsidR="00107824" w:rsidRDefault="00107824" w:rsidP="001C401A">
      <w:pPr>
        <w:pStyle w:val="Subtitle"/>
        <w:spacing w:line="360" w:lineRule="auto"/>
        <w:rPr>
          <w:del w:id="343" w:author="rob" w:date="2018-08-12T15:20:00Z"/>
        </w:rPr>
      </w:pPr>
      <w:del w:id="344" w:author="rob" w:date="2018-08-12T15:20:00Z">
        <w:r>
          <w:delText>Gene clusters were calculated by running the Markov Cluster (MCL) algorithm on the co-expression matrix. Cluster values designate network specific gene clusters and are not compared across networks.</w:delText>
        </w:r>
      </w:del>
    </w:p>
    <w:p w14:paraId="6C6A7D09" w14:textId="5E39492A" w:rsidR="00D966F0" w:rsidRDefault="00D966F0" w:rsidP="00D966F0">
      <w:pPr>
        <w:pStyle w:val="Heading2"/>
        <w:rPr>
          <w:ins w:id="345" w:author="rob" w:date="2018-08-12T15:20:00Z"/>
        </w:rPr>
      </w:pPr>
      <w:ins w:id="346" w:author="rob" w:date="2018-08-12T15:20:00Z">
        <w:r>
          <w:t>6</w:t>
        </w:r>
      </w:ins>
    </w:p>
    <w:p w14:paraId="56B8CB84" w14:textId="3C59154B" w:rsidR="00832CA2" w:rsidRPr="00832CA2" w:rsidRDefault="00832CA2" w:rsidP="00832CA2">
      <w:pPr>
        <w:rPr>
          <w:ins w:id="347" w:author="rob" w:date="2018-08-12T15:20:00Z"/>
        </w:rPr>
      </w:pPr>
      <w:ins w:id="348" w:author="rob" w:date="2018-08-12T15:20:00Z">
        <w:r>
          <w:t>FullIonomeDensityLocality.xlsx</w:t>
        </w:r>
      </w:ins>
    </w:p>
    <w:p w14:paraId="0B7F9160" w14:textId="31230414" w:rsidR="00D966F0" w:rsidRDefault="00D966F0" w:rsidP="00D966F0">
      <w:pPr>
        <w:pStyle w:val="Heading2"/>
        <w:rPr>
          <w:ins w:id="349" w:author="rob" w:date="2018-08-12T15:20:00Z"/>
        </w:rPr>
      </w:pPr>
      <w:ins w:id="350" w:author="rob" w:date="2018-08-12T15:20:00Z">
        <w:r>
          <w:t>Supp. Table 7</w:t>
        </w:r>
      </w:ins>
    </w:p>
    <w:p w14:paraId="27603ECC" w14:textId="24D3A7F3" w:rsidR="00832CA2" w:rsidRPr="00832CA2" w:rsidRDefault="00832CA2" w:rsidP="00832CA2">
      <w:pPr>
        <w:rPr>
          <w:ins w:id="351" w:author="rob" w:date="2018-08-12T15:20:00Z"/>
        </w:rPr>
      </w:pPr>
      <w:ins w:id="352" w:author="rob" w:date="2018-08-12T15:20:00Z">
        <w:r>
          <w:t>HPOIonomeDensityLocality.xlsx</w:t>
        </w:r>
      </w:ins>
    </w:p>
    <w:p w14:paraId="62030EA9" w14:textId="04E78DAA" w:rsidR="00D966F0" w:rsidRDefault="00D966F0" w:rsidP="00D966F0">
      <w:pPr>
        <w:pStyle w:val="Heading2"/>
        <w:rPr>
          <w:ins w:id="353" w:author="rob" w:date="2018-08-12T15:20:00Z"/>
        </w:rPr>
      </w:pPr>
      <w:ins w:id="354" w:author="rob" w:date="2018-08-12T15:20:00Z">
        <w:r>
          <w:t>Supp. Table 8</w:t>
        </w:r>
      </w:ins>
    </w:p>
    <w:p w14:paraId="42326303" w14:textId="0BBFB79F" w:rsidR="00832CA2" w:rsidRPr="00832CA2" w:rsidRDefault="00832CA2" w:rsidP="00832CA2">
      <w:pPr>
        <w:rPr>
          <w:ins w:id="355" w:author="rob" w:date="2018-08-12T15:20:00Z"/>
        </w:rPr>
      </w:pPr>
      <w:ins w:id="356" w:author="rob" w:date="2018-08-12T15:20:00Z">
        <w:r>
          <w:t>SubSetNetworks.xlsx</w:t>
        </w:r>
      </w:ins>
    </w:p>
    <w:p w14:paraId="554A0621" w14:textId="43D325E1" w:rsidR="00D966F0" w:rsidRDefault="00D966F0" w:rsidP="00D966F0">
      <w:pPr>
        <w:pStyle w:val="Heading2"/>
        <w:rPr>
          <w:ins w:id="357" w:author="rob" w:date="2018-08-12T15:20:00Z"/>
        </w:rPr>
      </w:pPr>
      <w:ins w:id="358" w:author="rob" w:date="2018-08-12T15:20:00Z">
        <w:r>
          <w:t>Supp. Table 9</w:t>
        </w:r>
      </w:ins>
    </w:p>
    <w:p w14:paraId="16610461" w14:textId="19AD3B83" w:rsidR="00832CA2" w:rsidRPr="00832CA2" w:rsidRDefault="00832CA2" w:rsidP="00832CA2">
      <w:pPr>
        <w:rPr>
          <w:ins w:id="359" w:author="rob" w:date="2018-08-12T15:20:00Z"/>
        </w:rPr>
      </w:pPr>
      <w:ins w:id="360" w:author="rob" w:date="2018-08-12T15:20:00Z">
        <w:r>
          <w:t>MultipleElementHPOGenes.xlsx</w:t>
        </w:r>
      </w:ins>
    </w:p>
    <w:p w14:paraId="61CAAFD4" w14:textId="6AA584A8" w:rsidR="00D966F0" w:rsidRDefault="00D966F0" w:rsidP="00D966F0">
      <w:pPr>
        <w:pStyle w:val="Heading2"/>
        <w:rPr>
          <w:ins w:id="361" w:author="rob" w:date="2018-08-12T15:20:00Z"/>
        </w:rPr>
      </w:pPr>
      <w:ins w:id="362" w:author="rob" w:date="2018-08-12T15:20:00Z">
        <w:r>
          <w:t>Supp. Table 10</w:t>
        </w:r>
      </w:ins>
    </w:p>
    <w:p w14:paraId="5A74FB07" w14:textId="4155AB83" w:rsidR="00832CA2" w:rsidRPr="00832CA2" w:rsidRDefault="00832CA2" w:rsidP="00832CA2">
      <w:pPr>
        <w:rPr>
          <w:ins w:id="363" w:author="rob" w:date="2018-08-12T15:20:00Z"/>
        </w:rPr>
      </w:pPr>
      <w:ins w:id="364" w:author="rob" w:date="2018-08-12T15:20:00Z">
        <w:r>
          <w:t>HPOGOEnrichment.xlsx</w:t>
        </w:r>
      </w:ins>
    </w:p>
    <w:p w14:paraId="061F658F" w14:textId="5A102ABC" w:rsidR="00CF5CA1" w:rsidRDefault="00D966F0" w:rsidP="00CF5CA1">
      <w:pPr>
        <w:pStyle w:val="Heading2"/>
        <w:rPr>
          <w:ins w:id="365" w:author="rob" w:date="2018-08-12T15:20:00Z"/>
        </w:rPr>
      </w:pPr>
      <w:ins w:id="366" w:author="rob" w:date="2018-08-12T15:20:00Z">
        <w:r>
          <w:t>Supp. Table 11</w:t>
        </w:r>
      </w:ins>
    </w:p>
    <w:p w14:paraId="39446416" w14:textId="497E6A83" w:rsidR="00832CA2" w:rsidRPr="00832CA2" w:rsidRDefault="00832CA2" w:rsidP="00832CA2">
      <w:pPr>
        <w:rPr>
          <w:ins w:id="367" w:author="rob" w:date="2018-08-12T15:20:00Z"/>
        </w:rPr>
      </w:pPr>
      <w:ins w:id="368" w:author="rob" w:date="2018-08-12T15:20:00Z">
        <w:r>
          <w:t>HPOGOPlusEnrichment.xlsx</w:t>
        </w:r>
      </w:ins>
    </w:p>
    <w:p w14:paraId="111CEE6F" w14:textId="356D7EB2" w:rsidR="00CF5CA1" w:rsidRDefault="00CF5CA1" w:rsidP="00CF5CA1">
      <w:pPr>
        <w:pStyle w:val="Heading2"/>
        <w:rPr>
          <w:ins w:id="369" w:author="rob" w:date="2018-08-12T15:20:00Z"/>
        </w:rPr>
      </w:pPr>
      <w:bookmarkStart w:id="370" w:name="_Ref519515104"/>
      <w:ins w:id="371" w:author="rob" w:date="2018-08-12T15:20:00Z">
        <w:r>
          <w:t>Supp. Table 12</w:t>
        </w:r>
        <w:bookmarkEnd w:id="370"/>
      </w:ins>
    </w:p>
    <w:p w14:paraId="44A23520" w14:textId="3AECC64E" w:rsidR="00832CA2" w:rsidRDefault="00221987" w:rsidP="00832CA2">
      <w:pPr>
        <w:rPr>
          <w:ins w:id="372" w:author="rob" w:date="2018-08-12T15:20:00Z"/>
        </w:rPr>
      </w:pPr>
      <w:ins w:id="373" w:author="rob" w:date="2018-08-12T15:20:00Z">
        <w:r w:rsidRPr="00221987">
          <w:t>Supp Table 12 - ZmWallace HPO Summary</w:t>
        </w:r>
        <w:r>
          <w:t>.xlsx</w:t>
        </w:r>
      </w:ins>
    </w:p>
    <w:p w14:paraId="5CC9EFAC" w14:textId="100329E6" w:rsidR="00CB3408" w:rsidRDefault="00CB3408" w:rsidP="0070742F">
      <w:pPr>
        <w:pStyle w:val="Heading2"/>
        <w:rPr>
          <w:ins w:id="374" w:author="rob" w:date="2018-08-12T15:20:00Z"/>
        </w:rPr>
      </w:pPr>
      <w:bookmarkStart w:id="375" w:name="_Ref520039029"/>
      <w:ins w:id="376" w:author="rob" w:date="2018-08-12T15:20:00Z">
        <w:r>
          <w:lastRenderedPageBreak/>
          <w:t>Supp</w:t>
        </w:r>
        <w:r w:rsidR="00845A0B">
          <w:t>.</w:t>
        </w:r>
        <w:r>
          <w:t xml:space="preserve"> Table 13</w:t>
        </w:r>
        <w:bookmarkEnd w:id="375"/>
      </w:ins>
    </w:p>
    <w:p w14:paraId="4529076A" w14:textId="47653854" w:rsidR="00CB3408" w:rsidRDefault="00CB3408" w:rsidP="0070742F">
      <w:pPr>
        <w:rPr>
          <w:ins w:id="377" w:author="rob" w:date="2018-08-12T15:20:00Z"/>
        </w:rPr>
      </w:pPr>
      <w:ins w:id="378" w:author="rob" w:date="2018-08-12T15:20:00Z">
        <w:r w:rsidRPr="00CB3408">
          <w:t>Supp Table 13 - Wallace Ionome HPO Overlap</w:t>
        </w:r>
        <w:r>
          <w:t>.xlsx</w:t>
        </w:r>
      </w:ins>
    </w:p>
    <w:p w14:paraId="112ECCA1" w14:textId="7A2D9070" w:rsidR="00467DF9" w:rsidRDefault="00467DF9" w:rsidP="0070742F">
      <w:pPr>
        <w:pStyle w:val="Heading2"/>
        <w:rPr>
          <w:ins w:id="379" w:author="rob" w:date="2018-08-12T15:20:00Z"/>
        </w:rPr>
      </w:pPr>
      <w:bookmarkStart w:id="380" w:name="_Ref520039627"/>
      <w:ins w:id="381" w:author="rob" w:date="2018-08-12T15:20:00Z">
        <w:r>
          <w:t>Supp. Table 14</w:t>
        </w:r>
        <w:bookmarkEnd w:id="380"/>
      </w:ins>
    </w:p>
    <w:p w14:paraId="410B22EE" w14:textId="294F2103" w:rsidR="00467DF9" w:rsidRPr="00467DF9" w:rsidRDefault="00467DF9" w:rsidP="0070742F">
      <w:pPr>
        <w:rPr>
          <w:ins w:id="382" w:author="rob" w:date="2018-08-12T15:20:00Z"/>
        </w:rPr>
      </w:pPr>
      <w:ins w:id="383" w:author="rob" w:date="2018-08-12T15:20:00Z">
        <w:r w:rsidRPr="00467DF9">
          <w:t>Supp Table 14 - HPO Genes Wallace</w:t>
        </w:r>
        <w:r>
          <w:t>.xlsx</w:t>
        </w:r>
      </w:ins>
    </w:p>
    <w:p w14:paraId="67A4E9D2" w14:textId="0237AFDA" w:rsidR="006B33EA" w:rsidRDefault="005F2ACB" w:rsidP="001C401A">
      <w:pPr>
        <w:pStyle w:val="Heading1"/>
        <w:spacing w:line="360" w:lineRule="auto"/>
      </w:pPr>
      <w:r>
        <w:t>Supplementary Figures</w:t>
      </w:r>
    </w:p>
    <w:p w14:paraId="7969E5B2" w14:textId="29F8477F" w:rsidR="00DE6B75" w:rsidRPr="00DE6B75" w:rsidRDefault="000313FE" w:rsidP="00416E74">
      <w:pPr>
        <w:pStyle w:val="Heading2"/>
      </w:pPr>
      <w:bookmarkStart w:id="384" w:name="_Ref447013206"/>
      <w:r>
        <w:t>Supp. Figure 1</w:t>
      </w:r>
      <w:bookmarkEnd w:id="384"/>
    </w:p>
    <w:p w14:paraId="084FE236" w14:textId="6F277375" w:rsidR="00DB7771" w:rsidRDefault="00DB7771" w:rsidP="00D45ACC">
      <w:pPr>
        <w:pStyle w:val="Heading3"/>
      </w:pPr>
      <w:r>
        <w:t>ZmPAN</w:t>
      </w:r>
      <w:r w:rsidR="00145345">
        <w:t xml:space="preserve"> network health</w:t>
      </w:r>
    </w:p>
    <w:p w14:paraId="7BA5F2BA" w14:textId="1EA52F7C"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del w:id="385" w:author="rob" w:date="2018-08-12T15:20:00Z">
        <w:r w:rsidR="00594F23">
          <w:delText>in</w:delText>
        </w:r>
      </w:del>
      <w:ins w:id="386" w:author="rob" w:date="2018-08-12T15:20:00Z">
        <w:r w:rsidR="00EF40FE">
          <w:t>for</w:t>
        </w:r>
      </w:ins>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387" w:author="rob" w:date="2018-08-12T15:20:00Z">
        <w:r w:rsidR="009C56AB">
          <w:t xml:space="preserve"> Data points are transparent to show denseness.</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del w:id="388" w:author="rob" w:date="2018-08-12T15:20:00Z">
        <w:r w:rsidRPr="0089736C">
          <w:delText>.</w:delText>
        </w:r>
      </w:del>
      <w:ins w:id="389" w:author="rob" w:date="2018-08-12T15:20:00Z">
        <w:r w:rsidR="00387864">
          <w:t xml:space="preserve"> </w:t>
        </w:r>
        <w:r w:rsidR="009624EF">
          <w:t>(s</w:t>
        </w:r>
        <w:r w:rsidR="00387864">
          <w:t xml:space="preserve">upports </w:t>
        </w:r>
        <w:r w:rsidR="00387864">
          <w:fldChar w:fldCharType="begin"/>
        </w:r>
        <w:r w:rsidR="00387864">
          <w:instrText xml:space="preserve"> REF _Ref444765587 \h </w:instrText>
        </w:r>
      </w:ins>
      <w:ins w:id="390" w:author="rob" w:date="2018-08-12T15:20:00Z">
        <w:r w:rsidR="00387864">
          <w:fldChar w:fldCharType="separate"/>
        </w:r>
        <w:r w:rsidR="00387864">
          <w:t>Figure 1</w:t>
        </w:r>
        <w:r w:rsidR="00387864">
          <w:fldChar w:fldCharType="end"/>
        </w:r>
        <w:r w:rsidR="00387864">
          <w:t>)</w:t>
        </w:r>
        <w:r w:rsidRPr="0089736C">
          <w:t>.</w:t>
        </w:r>
      </w:ins>
    </w:p>
    <w:p w14:paraId="0FCC0CF0" w14:textId="5B7527BF" w:rsidR="00DE6B75" w:rsidRPr="00DE6B75" w:rsidRDefault="001A457D" w:rsidP="00416E74">
      <w:pPr>
        <w:pStyle w:val="Heading2"/>
      </w:pPr>
      <w:bookmarkStart w:id="391" w:name="_Ref447013895"/>
      <w:r>
        <w:t>Supp. Figure 2</w:t>
      </w:r>
      <w:bookmarkEnd w:id="391"/>
    </w:p>
    <w:p w14:paraId="302F6CD2" w14:textId="12E5730F" w:rsidR="00DB7771" w:rsidRPr="00DB7771" w:rsidRDefault="00DB7771" w:rsidP="00D45ACC">
      <w:pPr>
        <w:pStyle w:val="Heading3"/>
      </w:pPr>
      <w:r>
        <w:t xml:space="preserve">ZmSAM </w:t>
      </w:r>
      <w:r w:rsidR="00145345">
        <w:t>network heal</w:t>
      </w:r>
      <w:r>
        <w:t>th</w:t>
      </w:r>
    </w:p>
    <w:p w14:paraId="774A1C72" w14:textId="313676F6"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del w:id="392" w:author="rob" w:date="2018-08-12T15:20:00Z">
        <w:r w:rsidR="00534074">
          <w:delText>in</w:delText>
        </w:r>
      </w:del>
      <w:ins w:id="393"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rsidR="009C56AB">
        <w:t xml:space="preserve"> </w:t>
      </w:r>
      <w:ins w:id="394" w:author="rob" w:date="2018-08-12T15:20:00Z">
        <w:r w:rsidR="009C56AB">
          <w:t>Data points are transparent to show denseness.</w:t>
        </w:r>
        <w:r>
          <w:t xml:space="preserve"> </w:t>
        </w:r>
      </w:ins>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del w:id="395" w:author="rob" w:date="2018-08-12T15:20:00Z">
        <w:r w:rsidRPr="008F4971">
          <w:delText>.</w:delText>
        </w:r>
      </w:del>
      <w:ins w:id="396" w:author="rob" w:date="2018-08-12T15:20:00Z">
        <w:r w:rsidR="00387864">
          <w:t xml:space="preserve"> </w:t>
        </w:r>
        <w:r w:rsidR="00FD3325">
          <w:t>(s</w:t>
        </w:r>
        <w:r w:rsidR="00387864">
          <w:t xml:space="preserve">upports </w:t>
        </w:r>
        <w:r w:rsidR="00387864">
          <w:fldChar w:fldCharType="begin"/>
        </w:r>
        <w:r w:rsidR="00387864">
          <w:instrText xml:space="preserve"> REF _Ref444765587 \h </w:instrText>
        </w:r>
      </w:ins>
      <w:ins w:id="397" w:author="rob" w:date="2018-08-12T15:20:00Z">
        <w:r w:rsidR="00387864">
          <w:fldChar w:fldCharType="separate"/>
        </w:r>
        <w:r w:rsidR="00387864">
          <w:t>Figure 1</w:t>
        </w:r>
        <w:r w:rsidR="00387864">
          <w:fldChar w:fldCharType="end"/>
        </w:r>
        <w:r w:rsidR="00387864">
          <w:t>)</w:t>
        </w:r>
        <w:r w:rsidRPr="008F4971">
          <w:t>.</w:t>
        </w:r>
      </w:ins>
    </w:p>
    <w:p w14:paraId="3D7B4DED" w14:textId="1942FB55" w:rsidR="00DE6B75" w:rsidRPr="00DE6B75" w:rsidRDefault="001C3822" w:rsidP="00416E74">
      <w:pPr>
        <w:pStyle w:val="Heading2"/>
      </w:pPr>
      <w:bookmarkStart w:id="398" w:name="_Ref447015478"/>
      <w:r>
        <w:lastRenderedPageBreak/>
        <w:t>Supp. Figure 3</w:t>
      </w:r>
      <w:bookmarkEnd w:id="398"/>
    </w:p>
    <w:p w14:paraId="2F6283B4" w14:textId="721D6F03" w:rsidR="00C50EC2" w:rsidRDefault="00C50EC2" w:rsidP="00D45ACC">
      <w:pPr>
        <w:pStyle w:val="Heading3"/>
      </w:pPr>
      <w:r>
        <w:t xml:space="preserve">ZmRoot </w:t>
      </w:r>
      <w:r w:rsidR="00145345">
        <w:t>network he</w:t>
      </w:r>
      <w:r>
        <w:t>alth</w:t>
      </w:r>
    </w:p>
    <w:p w14:paraId="0A125799" w14:textId="3EB654DE"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del w:id="399" w:author="rob" w:date="2018-08-12T15:20:00Z">
        <w:r w:rsidR="00534074">
          <w:delText>in</w:delText>
        </w:r>
      </w:del>
      <w:ins w:id="400"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rsidR="009C56AB">
        <w:t xml:space="preserve"> </w:t>
      </w:r>
      <w:ins w:id="401" w:author="rob" w:date="2018-08-12T15:20:00Z">
        <w:r w:rsidR="009C56AB">
          <w:t>Data points are transparent to show denseness.</w:t>
        </w:r>
        <w:r>
          <w:t xml:space="preserve"> </w:t>
        </w:r>
      </w:ins>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del w:id="402" w:author="rob" w:date="2018-08-12T15:20:00Z">
        <w:r w:rsidRPr="008F4971">
          <w:delText>.</w:delText>
        </w:r>
      </w:del>
      <w:ins w:id="403" w:author="rob" w:date="2018-08-12T15:20:00Z">
        <w:r w:rsidR="00387864">
          <w:t xml:space="preserve"> </w:t>
        </w:r>
        <w:r w:rsidR="00FD3325">
          <w:t>(s</w:t>
        </w:r>
        <w:r w:rsidR="00387864">
          <w:t xml:space="preserve">upports </w:t>
        </w:r>
        <w:r w:rsidR="00387864">
          <w:fldChar w:fldCharType="begin"/>
        </w:r>
        <w:r w:rsidR="00387864">
          <w:instrText xml:space="preserve"> REF _Ref444765587 \h </w:instrText>
        </w:r>
      </w:ins>
      <w:ins w:id="404" w:author="rob" w:date="2018-08-12T15:20:00Z">
        <w:r w:rsidR="00387864">
          <w:fldChar w:fldCharType="separate"/>
        </w:r>
        <w:r w:rsidR="00387864">
          <w:t>Figure 1</w:t>
        </w:r>
        <w:r w:rsidR="00387864">
          <w:fldChar w:fldCharType="end"/>
        </w:r>
        <w:r w:rsidR="00387864">
          <w:t>)</w:t>
        </w:r>
        <w:r w:rsidRPr="008F4971">
          <w:t>.</w:t>
        </w:r>
      </w:ins>
    </w:p>
    <w:p w14:paraId="591EABF0" w14:textId="65241BC3" w:rsidR="00BE7812" w:rsidRPr="00BE7812" w:rsidRDefault="00B77F44" w:rsidP="00416E74">
      <w:pPr>
        <w:pStyle w:val="Heading2"/>
      </w:pPr>
      <w:bookmarkStart w:id="405" w:name="_Ref447187909"/>
      <w:r>
        <w:t>Supp. Figure 4</w:t>
      </w:r>
      <w:bookmarkEnd w:id="405"/>
    </w:p>
    <w:p w14:paraId="1C3760BF" w14:textId="77777777" w:rsidR="00857489" w:rsidRDefault="00380825" w:rsidP="00D45ACC">
      <w:pPr>
        <w:pStyle w:val="Heading3"/>
      </w:pPr>
      <w:r>
        <w:t xml:space="preserve">MCR </w:t>
      </w:r>
      <w:r w:rsidR="00E814FD">
        <w:t>supplemental figure</w:t>
      </w:r>
    </w:p>
    <w:p w14:paraId="138732DE" w14:textId="73E2A4CF"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del w:id="406" w:author="rob" w:date="2018-08-12T15:20:00Z">
        <w:r w:rsidR="00E814FD">
          <w:delText>).</w:delText>
        </w:r>
      </w:del>
      <w:ins w:id="407" w:author="rob" w:date="2018-08-12T15:20:00Z">
        <w:r w:rsidR="00E814FD">
          <w:t>)</w:t>
        </w:r>
        <w:r w:rsidR="00FD3325">
          <w:t xml:space="preserve"> (supports </w:t>
        </w:r>
        <w:r w:rsidR="00FD3325">
          <w:fldChar w:fldCharType="begin"/>
        </w:r>
        <w:r w:rsidR="00FD3325">
          <w:instrText xml:space="preserve"> REF _Ref458700744 \h </w:instrText>
        </w:r>
      </w:ins>
      <w:ins w:id="408" w:author="rob" w:date="2018-08-12T15:20:00Z">
        <w:r w:rsidR="00FD3325">
          <w:fldChar w:fldCharType="separate"/>
        </w:r>
        <w:r w:rsidR="00FD3325">
          <w:t>Figure 4</w:t>
        </w:r>
        <w:r w:rsidR="00FD3325">
          <w:fldChar w:fldCharType="end"/>
        </w:r>
        <w:r w:rsidR="00FD3325">
          <w:t>)</w:t>
        </w:r>
        <w:r w:rsidR="00E814FD">
          <w:t>.</w:t>
        </w:r>
      </w:ins>
    </w:p>
    <w:p w14:paraId="5F9766F8" w14:textId="7E3B9F7C" w:rsidR="00D83E5D" w:rsidRPr="00D83E5D" w:rsidRDefault="00D517F6" w:rsidP="00416E74">
      <w:pPr>
        <w:pStyle w:val="Heading2"/>
      </w:pPr>
      <w:bookmarkStart w:id="409" w:name="_Ref470857301"/>
      <w:r>
        <w:t>Supp. Figure 5</w:t>
      </w:r>
      <w:bookmarkEnd w:id="409"/>
    </w:p>
    <w:p w14:paraId="3F6BA565" w14:textId="77777777" w:rsidR="002002F7" w:rsidRDefault="00E814FD" w:rsidP="00D45ACC">
      <w:pPr>
        <w:pStyle w:val="Heading3"/>
      </w:pPr>
      <w:r>
        <w:t>FCR supplemental figure</w:t>
      </w:r>
    </w:p>
    <w:p w14:paraId="1FB4E1EB" w14:textId="58D98312"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del w:id="410" w:author="rob" w:date="2018-08-12T15:20:00Z">
        <w:r w:rsidR="00E814FD">
          <w:delText>).</w:delText>
        </w:r>
      </w:del>
      <w:ins w:id="411" w:author="rob" w:date="2018-08-12T15:20:00Z">
        <w:r w:rsidR="00E814FD">
          <w:t>)</w:t>
        </w:r>
        <w:r w:rsidR="00E33909">
          <w:t xml:space="preserve"> (supports </w:t>
        </w:r>
        <w:r w:rsidR="00E33909">
          <w:fldChar w:fldCharType="begin"/>
        </w:r>
        <w:r w:rsidR="00E33909">
          <w:instrText xml:space="preserve"> REF _Ref458721156 \h </w:instrText>
        </w:r>
      </w:ins>
      <w:ins w:id="412" w:author="rob" w:date="2018-08-12T15:20:00Z">
        <w:r w:rsidR="00E33909">
          <w:fldChar w:fldCharType="separate"/>
        </w:r>
        <w:r w:rsidR="00E33909">
          <w:t>Figure 5</w:t>
        </w:r>
        <w:r w:rsidR="00E33909">
          <w:fldChar w:fldCharType="end"/>
        </w:r>
        <w:r w:rsidR="00E33909">
          <w:t>)</w:t>
        </w:r>
        <w:r w:rsidR="00E814FD">
          <w:t>.</w:t>
        </w:r>
      </w:ins>
    </w:p>
    <w:p w14:paraId="0DE3D1EA" w14:textId="3259514E" w:rsidR="00803776" w:rsidRPr="00803776" w:rsidRDefault="00623452" w:rsidP="00416E74">
      <w:pPr>
        <w:pStyle w:val="Heading2"/>
      </w:pPr>
      <w:bookmarkStart w:id="413" w:name="_Ref481678956"/>
      <w:r>
        <w:lastRenderedPageBreak/>
        <w:t>Supp. Figure 6</w:t>
      </w:r>
      <w:bookmarkEnd w:id="413"/>
    </w:p>
    <w:p w14:paraId="6A16579A" w14:textId="6812681F" w:rsidR="000F3B6F" w:rsidRDefault="00EE4CCD" w:rsidP="00D45ACC">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416E74">
      <w:pPr>
        <w:pStyle w:val="Heading2"/>
      </w:pPr>
      <w:bookmarkStart w:id="414" w:name="_Ref486000600"/>
      <w:r>
        <w:t>Supp. Figure 7</w:t>
      </w:r>
      <w:bookmarkEnd w:id="414"/>
    </w:p>
    <w:p w14:paraId="3BE5DCC1" w14:textId="5A26FF2A" w:rsidR="004409E3" w:rsidRPr="00975FFB" w:rsidRDefault="004409E3" w:rsidP="00D45ACC">
      <w:pPr>
        <w:pStyle w:val="Heading3"/>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416E74">
      <w:pPr>
        <w:pStyle w:val="Heading2"/>
      </w:pPr>
      <w:bookmarkStart w:id="415" w:name="_Ref489428564"/>
      <w:r>
        <w:t>Supp. Figure 8</w:t>
      </w:r>
      <w:bookmarkEnd w:id="415"/>
    </w:p>
    <w:p w14:paraId="3467E29A" w14:textId="77777777" w:rsidR="00EA1705" w:rsidRDefault="00EA1705" w:rsidP="00D45ACC">
      <w:pPr>
        <w:pStyle w:val="Heading3"/>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416E74">
      <w:pPr>
        <w:pStyle w:val="Heading2"/>
      </w:pPr>
      <w:bookmarkStart w:id="416" w:name="_Ref483951527"/>
      <w:r>
        <w:lastRenderedPageBreak/>
        <w:t>Supp. Figure 9</w:t>
      </w:r>
      <w:bookmarkEnd w:id="416"/>
    </w:p>
    <w:p w14:paraId="36ECB905" w14:textId="77777777" w:rsidR="005F615E" w:rsidRDefault="005F615E" w:rsidP="00D45ACC">
      <w:pPr>
        <w:pStyle w:val="Heading3"/>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rPr>
          <w:moveTo w:id="417" w:author="rob" w:date="2018-08-12T15:20:00Z"/>
        </w:rPr>
      </w:pPr>
      <w:bookmarkStart w:id="418" w:name="_Ref502242324"/>
      <w:moveToRangeStart w:id="419" w:author="rob" w:date="2018-08-12T15:20:00Z" w:name="move521850577"/>
      <w:moveTo w:id="420" w:author="rob" w:date="2018-08-12T15:20:00Z">
        <w:r>
          <w:t>Supplementary Text</w:t>
        </w:r>
        <w:bookmarkEnd w:id="418"/>
      </w:moveTo>
    </w:p>
    <w:p w14:paraId="0F76A42D" w14:textId="4ED52D20" w:rsidR="000B4EC3" w:rsidRPr="000B4EC3" w:rsidRDefault="000B4EC3" w:rsidP="00416E74">
      <w:pPr>
        <w:pStyle w:val="Heading2"/>
        <w:rPr>
          <w:moveTo w:id="421" w:author="rob" w:date="2018-08-12T15:20:00Z"/>
        </w:rPr>
      </w:pPr>
      <w:moveTo w:id="422" w:author="rob" w:date="2018-08-12T15:20:00Z">
        <w:r>
          <w:t>Validating</w:t>
        </w:r>
        <w:r w:rsidR="004C74DC">
          <w:t xml:space="preserve"> density and locality </w:t>
        </w:r>
      </w:moveTo>
    </w:p>
    <w:p w14:paraId="2B863CB5" w14:textId="77777777" w:rsidR="005F2ACB" w:rsidRDefault="000B4EC3" w:rsidP="001C401A">
      <w:pPr>
        <w:pStyle w:val="Heading1"/>
        <w:spacing w:line="360" w:lineRule="auto"/>
        <w:rPr>
          <w:del w:id="423" w:author="rob" w:date="2018-08-12T15:20:00Z"/>
        </w:rPr>
      </w:pPr>
      <w:moveTo w:id="424" w:author="rob" w:date="2018-08-12T15:20:00Z">
        <w:r>
          <w:t xml:space="preserve">Density and locality were measured for subnetworks consisting of the set of genes co-annotated to each GO term and compared to scores from 1,000 random sets of genes of the same size (see </w:t>
        </w:r>
        <w:r>
          <w:rPr>
            <w:b w:val="0"/>
            <w:highlight w:val="yellow"/>
          </w:rPr>
          <w:fldChar w:fldCharType="begin"/>
        </w:r>
        <w:r>
          <w:instrText xml:space="preserve"> REF _Ref458774860 \h </w:instrText>
        </w:r>
        <w:r>
          <w:rPr>
            <w:highlight w:val="yellow"/>
          </w:rPr>
          <w:instrText xml:space="preserve"> \* MERGEFORMAT </w:instrText>
        </w:r>
      </w:moveTo>
      <w:r>
        <w:rPr>
          <w:b w:val="0"/>
          <w:highlight w:val="yellow"/>
        </w:rPr>
      </w:r>
      <w:moveTo w:id="425" w:author="rob" w:date="2018-08-12T15:20:00Z">
        <w:r>
          <w:rPr>
            <w:b w:val="0"/>
            <w:highlight w:val="yellow"/>
          </w:rPr>
          <w:fldChar w:fldCharType="separate"/>
        </w:r>
        <w:r w:rsidR="00D30974" w:rsidRPr="00D30974">
          <w:t>Table</w:t>
        </w:r>
        <w:r w:rsidR="00D30974">
          <w:rPr>
            <w:rStyle w:val="SubtleEmphasis"/>
          </w:rPr>
          <w:t xml:space="preserve"> 1</w:t>
        </w:r>
        <w:r>
          <w:rPr>
            <w:b w:val="0"/>
            <w:highlight w:val="yellow"/>
          </w:rPr>
          <w:fldChar w:fldCharType="end"/>
        </w:r>
        <w:r>
          <w:t xml:space="preserve">; </w:t>
        </w:r>
      </w:moveTo>
      <w:moveToRangeEnd w:id="419"/>
      <w:del w:id="426" w:author="rob" w:date="2018-08-12T15:20:00Z">
        <w:r w:rsidR="003B691E">
          <w:delText>Supplemental Data</w:delText>
        </w:r>
      </w:del>
    </w:p>
    <w:p w14:paraId="57D3A632" w14:textId="77777777" w:rsidR="00247FEC" w:rsidRDefault="000B40B5" w:rsidP="001C401A">
      <w:pPr>
        <w:pStyle w:val="Heading2"/>
        <w:rPr>
          <w:del w:id="427" w:author="rob" w:date="2018-08-12T15:20:00Z"/>
        </w:rPr>
      </w:pPr>
      <w:bookmarkStart w:id="428" w:name="_Ref479246505"/>
      <w:del w:id="429" w:author="rob" w:date="2018-08-12T15:20:00Z">
        <w:r>
          <w:delText>Supp. Table 1</w:delText>
        </w:r>
        <w:bookmarkEnd w:id="428"/>
      </w:del>
    </w:p>
    <w:p w14:paraId="6D9BC013" w14:textId="77777777" w:rsidR="00247FEC" w:rsidRDefault="00301559" w:rsidP="00BF2EBE">
      <w:pPr>
        <w:pStyle w:val="Heading3"/>
        <w:rPr>
          <w:del w:id="430" w:author="rob" w:date="2018-08-12T15:20:00Z"/>
        </w:rPr>
      </w:pPr>
      <w:del w:id="431" w:author="rob" w:date="2018-08-12T15:20:00Z">
        <w:r>
          <w:delText>Full gene ontology term density and l</w:delText>
        </w:r>
        <w:r w:rsidR="00247FEC">
          <w:delText>ocality</w:delText>
        </w:r>
        <w:r>
          <w:delText xml:space="preserve"> </w:delText>
        </w:r>
        <w:r w:rsidRPr="0068745C">
          <w:rPr>
            <w:i/>
          </w:rPr>
          <w:delText>p</w:delText>
        </w:r>
        <w:r>
          <w:delText>-values</w:delText>
        </w:r>
      </w:del>
    </w:p>
    <w:p w14:paraId="0B249909" w14:textId="77777777" w:rsidR="00247FEC" w:rsidRDefault="00247FEC" w:rsidP="001C401A">
      <w:pPr>
        <w:pStyle w:val="Subtitle"/>
        <w:spacing w:line="360" w:lineRule="auto"/>
        <w:rPr>
          <w:del w:id="432" w:author="rob" w:date="2018-08-12T15:20:00Z"/>
        </w:rPr>
      </w:pPr>
      <w:del w:id="433" w:author="rob" w:date="2018-08-12T15:20:00Z">
        <w:r>
          <w:delText xml:space="preserve">Density and locality scores were measured between genes within each GO </w:delText>
        </w:r>
        <w:r w:rsidR="00C543F8">
          <w:delText>t</w:delText>
        </w:r>
        <w:r>
          <w:delText xml:space="preserve">erm. </w:delText>
        </w:r>
        <w:r w:rsidR="00B7587B">
          <w:delText xml:space="preserve">Subnetwork </w:delText>
        </w:r>
        <w:r w:rsidRPr="0068745C">
          <w:rPr>
            <w:i/>
          </w:rPr>
          <w:delText>p</w:delText>
        </w:r>
        <w:r>
          <w:delText>-valu</w:delText>
        </w:r>
        <w:r w:rsidR="00240B0D">
          <w:delText>es were generated for both density and locality</w:delText>
        </w:r>
        <w:r>
          <w:delText xml:space="preserve"> by compa</w:delText>
        </w:r>
        <w:r w:rsidR="00240B0D">
          <w:delText xml:space="preserve">ring each term’s </w:delText>
        </w:r>
        <w:r w:rsidR="006307DA">
          <w:delText>metric</w:delText>
        </w:r>
        <w:r>
          <w:delText xml:space="preserve"> to 1</w:delText>
        </w:r>
        <w:r w:rsidR="00C543F8">
          <w:delText>,</w:delText>
        </w:r>
        <w:r>
          <w:delText xml:space="preserve">000 </w:delText>
        </w:r>
        <w:r w:rsidR="00900C2E">
          <w:delText>randomized gene sets of the same size</w:delText>
        </w:r>
        <w:r>
          <w:delText>.</w:delText>
        </w:r>
      </w:del>
    </w:p>
    <w:p w14:paraId="160F92C3" w14:textId="77777777" w:rsidR="00301559" w:rsidRDefault="00FA4DA7" w:rsidP="001C401A">
      <w:pPr>
        <w:pStyle w:val="Heading2"/>
        <w:rPr>
          <w:del w:id="434" w:author="rob" w:date="2018-08-12T15:20:00Z"/>
        </w:rPr>
      </w:pPr>
      <w:bookmarkStart w:id="435" w:name="_Ref483825641"/>
      <w:del w:id="436" w:author="rob" w:date="2018-08-12T15:20:00Z">
        <w:r>
          <w:lastRenderedPageBreak/>
          <w:delText>Supp. Table 2</w:delText>
        </w:r>
        <w:bookmarkEnd w:id="435"/>
      </w:del>
    </w:p>
    <w:p w14:paraId="6E7E07EC" w14:textId="77777777" w:rsidR="00301559" w:rsidRDefault="00301559" w:rsidP="00BF2EBE">
      <w:pPr>
        <w:pStyle w:val="Heading3"/>
        <w:rPr>
          <w:del w:id="437" w:author="rob" w:date="2018-08-12T15:20:00Z"/>
        </w:rPr>
      </w:pPr>
      <w:del w:id="438" w:author="rob" w:date="2018-08-12T15:20:00Z">
        <w:r>
          <w:delText>Network MCL cluster gene assignments</w:delText>
        </w:r>
      </w:del>
    </w:p>
    <w:p w14:paraId="7402D4B4" w14:textId="77777777" w:rsidR="00634DFC" w:rsidRDefault="002E7652" w:rsidP="001C401A">
      <w:pPr>
        <w:pStyle w:val="Subtitle"/>
        <w:spacing w:line="360" w:lineRule="auto"/>
        <w:rPr>
          <w:del w:id="439" w:author="rob" w:date="2018-08-12T15:20:00Z"/>
        </w:rPr>
      </w:pPr>
      <w:del w:id="440" w:author="rob" w:date="2018-08-12T15:20:00Z">
        <w:r>
          <w:delText>Clusters in all three networks were identified</w:delText>
        </w:r>
        <w:r w:rsidR="00634DFC">
          <w:delText xml:space="preserve"> using the MCL algorithm. Genes in each network were assigned t</w:delText>
        </w:r>
        <w:r w:rsidR="00504AAA">
          <w:delText>o cluster IDs. Lower cluster IDs have a larger number of genes</w:delText>
        </w:r>
        <w:r>
          <w:delText>.</w:delText>
        </w:r>
      </w:del>
    </w:p>
    <w:p w14:paraId="2BA6F3DB" w14:textId="77777777" w:rsidR="00976C8A" w:rsidRDefault="00AB48DB" w:rsidP="001C401A">
      <w:pPr>
        <w:pStyle w:val="Heading2"/>
        <w:rPr>
          <w:del w:id="441" w:author="rob" w:date="2018-08-12T15:20:00Z"/>
        </w:rPr>
      </w:pPr>
      <w:bookmarkStart w:id="442" w:name="_Ref494793753"/>
      <w:del w:id="443" w:author="rob" w:date="2018-08-12T15:20:00Z">
        <w:r>
          <w:delText>Supp. Tabl</w:delText>
        </w:r>
        <w:r w:rsidR="0070283E">
          <w:delText>e 3</w:delText>
        </w:r>
        <w:r>
          <w:delText xml:space="preserve"> </w:delText>
        </w:r>
        <w:bookmarkEnd w:id="442"/>
      </w:del>
    </w:p>
    <w:p w14:paraId="3EE5D2C7" w14:textId="77777777" w:rsidR="00976C8A" w:rsidRDefault="00976C8A" w:rsidP="00BF2EBE">
      <w:pPr>
        <w:pStyle w:val="Heading3"/>
        <w:rPr>
          <w:del w:id="444" w:author="rob" w:date="2018-08-12T15:20:00Z"/>
        </w:rPr>
      </w:pPr>
      <w:del w:id="445" w:author="rob" w:date="2018-08-12T15:20:00Z">
        <w:r>
          <w:delText>Network MCL cluster GO enrichment</w:delText>
        </w:r>
      </w:del>
    </w:p>
    <w:p w14:paraId="11D3FB4E" w14:textId="77777777" w:rsidR="00976C8A" w:rsidRPr="00976C8A" w:rsidRDefault="00F31445" w:rsidP="001C401A">
      <w:pPr>
        <w:pStyle w:val="Subtitle"/>
        <w:spacing w:line="360" w:lineRule="auto"/>
        <w:jc w:val="left"/>
        <w:rPr>
          <w:del w:id="446" w:author="rob" w:date="2018-08-12T15:20:00Z"/>
        </w:rPr>
      </w:pPr>
      <w:del w:id="447" w:author="rob" w:date="2018-08-12T15:20:00Z">
        <w:r>
          <w:delText>E</w:delText>
        </w:r>
        <w:r w:rsidR="00976C8A">
          <w:delText>nrichment of genes co-annotated for GO terms</w:delText>
        </w:r>
        <w:r>
          <w:delText xml:space="preserve"> in each MCL cluster</w:delText>
        </w:r>
        <w:r w:rsidR="009C28B5">
          <w:delText>.</w:delText>
        </w:r>
        <w:r w:rsidR="00E27B3E">
          <w:delText xml:space="preserve"> Significance of enrichment was calculated using</w:delText>
        </w:r>
        <w:r w:rsidR="009500DD">
          <w:delText xml:space="preserve"> the hypergeometric test</w:delText>
        </w:r>
        <w:r w:rsidR="0068745C">
          <w:delText xml:space="preserve"> with</w:delText>
        </w:r>
        <w:r w:rsidR="00E27B3E">
          <w:delText xml:space="preserve"> a Bon</w:delText>
        </w:r>
        <w:r w:rsidR="009500DD">
          <w:delText>ferroni corrected</w:delText>
        </w:r>
        <w:r w:rsidR="00E27B3E">
          <w:delText xml:space="preserve"> </w:delText>
        </w:r>
        <w:r w:rsidR="00E27B3E" w:rsidRPr="0068745C">
          <w:rPr>
            <w:i/>
          </w:rPr>
          <w:delText>p</w:delText>
        </w:r>
        <w:r w:rsidR="00E27B3E">
          <w:delText>-value of ≤ 0.05.</w:delText>
        </w:r>
      </w:del>
    </w:p>
    <w:p w14:paraId="0C5C9F1A" w14:textId="77777777" w:rsidR="00573EC0" w:rsidRDefault="00A33270" w:rsidP="001C401A">
      <w:pPr>
        <w:pStyle w:val="Heading2"/>
        <w:rPr>
          <w:del w:id="448" w:author="rob" w:date="2018-08-12T15:20:00Z"/>
        </w:rPr>
      </w:pPr>
      <w:bookmarkStart w:id="449" w:name="_Ref479248756"/>
      <w:del w:id="450" w:author="rob" w:date="2018-08-12T15:20:00Z">
        <w:r>
          <w:delText>Supp. Table 4</w:delText>
        </w:r>
        <w:bookmarkEnd w:id="449"/>
      </w:del>
    </w:p>
    <w:p w14:paraId="58507206" w14:textId="77777777" w:rsidR="00573EC0" w:rsidRDefault="00573EC0" w:rsidP="00BF2EBE">
      <w:pPr>
        <w:pStyle w:val="Heading3"/>
        <w:rPr>
          <w:del w:id="451" w:author="rob" w:date="2018-08-12T15:20:00Z"/>
        </w:rPr>
      </w:pPr>
      <w:del w:id="452" w:author="rob" w:date="2018-08-12T15:20:00Z">
        <w:r>
          <w:delText>Network signal of GO terms with various levels of MCR/FCR</w:delText>
        </w:r>
      </w:del>
    </w:p>
    <w:p w14:paraId="21333842" w14:textId="77777777" w:rsidR="008A3B8C" w:rsidRDefault="00DF2FBA" w:rsidP="001C401A">
      <w:pPr>
        <w:pStyle w:val="Subtitle"/>
        <w:spacing w:line="360" w:lineRule="auto"/>
        <w:rPr>
          <w:del w:id="453" w:author="rob" w:date="2018-08-12T15:20:00Z"/>
        </w:rPr>
      </w:pPr>
      <w:del w:id="454" w:author="rob" w:date="2018-08-12T15:20:00Z">
        <w:r>
          <w:delText>C</w:delText>
        </w:r>
        <w:r w:rsidR="008A3B8C" w:rsidRPr="00256622">
          <w:delText xml:space="preserve">o-expression </w:delText>
        </w:r>
        <w:r w:rsidR="00733C2F" w:rsidRPr="00256622">
          <w:delText xml:space="preserve">among </w:delText>
        </w:r>
        <w:r w:rsidR="009662CE">
          <w:delText xml:space="preserve">genes </w:delText>
        </w:r>
        <w:r w:rsidR="00733C2F" w:rsidRPr="00256622">
          <w:delText xml:space="preserve">co-annotated </w:delText>
        </w:r>
        <w:r w:rsidR="009662CE">
          <w:delText xml:space="preserve">to </w:delText>
        </w:r>
        <w:r w:rsidR="000F1579" w:rsidRPr="00256622">
          <w:delText>GO terms</w:delText>
        </w:r>
        <w:r w:rsidR="00C9257A" w:rsidRPr="00256622">
          <w:delText xml:space="preserve"> </w:delText>
        </w:r>
        <w:r w:rsidR="000F1579" w:rsidRPr="00256622">
          <w:delText xml:space="preserve">was </w:delText>
        </w:r>
        <w:r>
          <w:delText>compared</w:delText>
        </w:r>
        <w:r w:rsidR="008B4AD4">
          <w:delText xml:space="preserve"> </w:delText>
        </w:r>
        <w:r w:rsidR="00794C60">
          <w:delText>to random</w:delText>
        </w:r>
        <w:r w:rsidR="008B4AD4">
          <w:delText xml:space="preserve"> gene sets</w:delText>
        </w:r>
        <w:r w:rsidR="00794C60">
          <w:delText xml:space="preserve"> of the same size</w:delText>
        </w:r>
        <w:r w:rsidR="000736F6" w:rsidRPr="00256622">
          <w:delText xml:space="preserve"> to generate </w:delText>
        </w:r>
        <w:r w:rsidR="000736F6" w:rsidRPr="0068745C">
          <w:rPr>
            <w:i/>
          </w:rPr>
          <w:delText>p</w:delText>
        </w:r>
        <w:r w:rsidR="000736F6" w:rsidRPr="00256622">
          <w:delText>-value</w:delText>
        </w:r>
        <w:r w:rsidR="00733C2F" w:rsidRPr="00256622">
          <w:delText>s</w:delText>
        </w:r>
        <w:r w:rsidR="000F1579" w:rsidRPr="00256622">
          <w:delText xml:space="preserve">. </w:delText>
        </w:r>
        <w:r w:rsidR="00733C2F" w:rsidRPr="00256622">
          <w:delText>Noise was introdu</w:delText>
        </w:r>
        <w:r w:rsidR="00D125FE" w:rsidRPr="00256622">
          <w:delText>ced by varying the missing candidate rate</w:delText>
        </w:r>
        <w:r w:rsidR="00733C2F" w:rsidRPr="00256622">
          <w:delText xml:space="preserve"> (MCR)</w:delText>
        </w:r>
        <w:r w:rsidR="00D125FE" w:rsidRPr="00256622">
          <w:delText xml:space="preserve"> or false candidate rate (FCR)</w:delText>
        </w:r>
        <w:r w:rsidR="00836E56" w:rsidRPr="00256622">
          <w:delText>. Missing candidates were removed in proportion to the values in the table, while fa</w:delText>
        </w:r>
        <w:r w:rsidR="00193BFA" w:rsidRPr="00256622">
          <w:delText>lse candidates were introduced using SNP-to-gene mapping values (see WindowSize and FlankLimit</w:delText>
        </w:r>
        <w:r w:rsidR="000C36C8">
          <w:delText xml:space="preserve"> columns</w:delText>
        </w:r>
        <w:r w:rsidR="00193BFA" w:rsidRPr="00256622">
          <w:delText>). FCR values are reported as</w:delText>
        </w:r>
        <w:r w:rsidR="007A3184" w:rsidRPr="00256622">
          <w:delText xml:space="preserve"> averages across 10</w:delText>
        </w:r>
        <w:r w:rsidR="00145345">
          <w:delText>%</w:delText>
        </w:r>
        <w:r w:rsidR="007A3184" w:rsidRPr="00256622">
          <w:delText xml:space="preserve"> quantiles</w:delText>
        </w:r>
        <w:r w:rsidR="00B74EB9" w:rsidRPr="00256622">
          <w:delText xml:space="preserve"> (see </w:delText>
        </w:r>
        <w:r w:rsidR="00B74EB9" w:rsidRPr="00256622">
          <w:fldChar w:fldCharType="begin"/>
        </w:r>
        <w:r w:rsidR="00B74EB9" w:rsidRPr="00256622">
          <w:delInstrText xml:space="preserve"> REF _Ref458721156 \h </w:delInstrText>
        </w:r>
        <w:r w:rsidR="00256622" w:rsidRPr="00256622">
          <w:delInstrText xml:space="preserve"> \* MERGEFORMAT </w:delInstrText>
        </w:r>
        <w:r w:rsidR="00B74EB9" w:rsidRPr="00256622">
          <w:fldChar w:fldCharType="separate"/>
        </w:r>
        <w:r w:rsidR="00D30974">
          <w:delText>Figure 5</w:delText>
        </w:r>
        <w:r w:rsidR="00B74EB9" w:rsidRPr="00256622">
          <w:fldChar w:fldCharType="end"/>
        </w:r>
        <w:r w:rsidR="00B74EB9" w:rsidRPr="00256622">
          <w:delText>)</w:delText>
        </w:r>
        <w:r w:rsidR="00193BFA" w:rsidRPr="00256622">
          <w:delText>.</w:delText>
        </w:r>
      </w:del>
    </w:p>
    <w:p w14:paraId="4501FAEB" w14:textId="77777777" w:rsidR="003067B4" w:rsidRDefault="003067B4" w:rsidP="001C401A">
      <w:pPr>
        <w:pStyle w:val="Heading2"/>
        <w:rPr>
          <w:del w:id="455" w:author="rob" w:date="2018-08-12T15:20:00Z"/>
        </w:rPr>
      </w:pPr>
      <w:bookmarkStart w:id="456" w:name="_Ref499548832"/>
      <w:del w:id="457" w:author="rob" w:date="2018-08-12T15:20:00Z">
        <w:r>
          <w:delText>Supp. Table 5</w:delText>
        </w:r>
        <w:bookmarkEnd w:id="456"/>
      </w:del>
    </w:p>
    <w:p w14:paraId="7803D306" w14:textId="77777777" w:rsidR="003067B4" w:rsidRDefault="003067B4" w:rsidP="00BF2EBE">
      <w:pPr>
        <w:pStyle w:val="Heading3"/>
        <w:rPr>
          <w:del w:id="458" w:author="rob" w:date="2018-08-12T15:20:00Z"/>
        </w:rPr>
      </w:pPr>
      <w:del w:id="459" w:author="rob" w:date="2018-08-12T15:20:00Z">
        <w:r>
          <w:delText>Maize grain ionome SNP-to-gene mapping results</w:delText>
        </w:r>
      </w:del>
    </w:p>
    <w:p w14:paraId="45C37C39" w14:textId="77777777" w:rsidR="003067B4" w:rsidRPr="003067B4" w:rsidRDefault="003067B4" w:rsidP="001C401A">
      <w:pPr>
        <w:pStyle w:val="Subtitle"/>
        <w:spacing w:line="360" w:lineRule="auto"/>
        <w:rPr>
          <w:del w:id="460" w:author="rob" w:date="2018-08-12T15:20:00Z"/>
        </w:rPr>
      </w:pPr>
      <w:del w:id="461" w:author="rob" w:date="2018-08-12T15:20:00Z">
        <w:r>
          <w:delTex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delText>
        </w:r>
      </w:del>
    </w:p>
    <w:p w14:paraId="3CE6EF99" w14:textId="77777777" w:rsidR="00301559" w:rsidRDefault="000B4EC3" w:rsidP="001C401A">
      <w:pPr>
        <w:pStyle w:val="Heading2"/>
        <w:rPr>
          <w:del w:id="462" w:author="rob" w:date="2018-08-12T15:20:00Z"/>
        </w:rPr>
      </w:pPr>
      <w:ins w:id="463" w:author="rob" w:date="2018-08-12T15:20:00Z">
        <w:r>
          <w:rPr>
            <w:b w:val="0"/>
            <w:highlight w:val="yellow"/>
          </w:rPr>
          <w:lastRenderedPageBreak/>
          <w:fldChar w:fldCharType="begin"/>
        </w:r>
        <w:r>
          <w:instrText xml:space="preserve"> REF _Ref479246505 \h </w:instrText>
        </w:r>
        <w:r>
          <w:rPr>
            <w:highlight w:val="yellow"/>
          </w:rPr>
          <w:instrText xml:space="preserve"> \* MERGEFORMAT </w:instrText>
        </w:r>
      </w:ins>
      <w:r>
        <w:rPr>
          <w:b w:val="0"/>
          <w:highlight w:val="yellow"/>
        </w:rPr>
      </w:r>
      <w:ins w:id="464" w:author="rob" w:date="2018-08-12T15:20:00Z">
        <w:r>
          <w:rPr>
            <w:b w:val="0"/>
            <w:highlight w:val="yellow"/>
          </w:rPr>
          <w:fldChar w:fldCharType="separate"/>
        </w:r>
        <w:r w:rsidR="00D30974">
          <w:t>Supp. Table 1</w:t>
        </w:r>
        <w:r>
          <w:rPr>
            <w:b w:val="0"/>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rPr>
            <w:b w:val="0"/>
          </w:rPr>
          <w:fldChar w:fldCharType="begin"/>
        </w:r>
        <w:r>
          <w:instrText xml:space="preserve"> REF _Ref458774860 \h  \* MERGEFORMAT </w:instrText>
        </w:r>
      </w:ins>
      <w:r>
        <w:rPr>
          <w:b w:val="0"/>
        </w:rPr>
      </w:r>
      <w:ins w:id="465" w:author="rob" w:date="2018-08-12T15:20:00Z">
        <w:r>
          <w:rPr>
            <w:b w:val="0"/>
          </w:rPr>
          <w:fldChar w:fldCharType="separate"/>
        </w:r>
        <w:r w:rsidR="00D30974" w:rsidRPr="00D30974">
          <w:t>Table</w:t>
        </w:r>
        <w:r w:rsidR="00D30974">
          <w:rPr>
            <w:rStyle w:val="SubtleEmphasis"/>
          </w:rPr>
          <w:t xml:space="preserve"> 1</w:t>
        </w:r>
        <w:r>
          <w:rPr>
            <w:b w:val="0"/>
          </w:rPr>
          <w:fldChar w:fldCharType="end"/>
        </w:r>
        <w:r>
          <w:t>). Considering terms captured by both scores or by either score, overlap between the two co-expression metrics was comparable. As previously reported</w:t>
        </w:r>
        <w:r>
          <w:rPr>
            <w:b w:val="0"/>
          </w:rPr>
          <w:fldChar w:fldCharType="begin" w:fldLock="1"/>
        </w:r>
        <w:r w:rsidR="00A01009">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L Chad 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09190f-a02b-4545-94be-42ecda130e19"]}],"mendeley":{"formattedCitation":" (Schaefer et al., 2014a)","plainTextFormattedCitation":" (Schaefer et al., 2014a)","previouslyFormattedCitation":"(Schaefer et al., 2014a)"},"properties":{"noteIndex":0},"schema":"https://github.com/citation-style-language/schema/raw/master/csl-citation.json"}</w:instrText>
        </w:r>
        <w:r>
          <w:rPr>
            <w:b w:val="0"/>
          </w:rPr>
          <w:fldChar w:fldCharType="separate"/>
        </w:r>
        <w:r w:rsidR="00A01009" w:rsidRPr="00A01009">
          <w:rPr>
            <w:noProof/>
          </w:rPr>
          <w:t xml:space="preserve"> (Schaefer et al., 2014a)</w:t>
        </w:r>
        <w:r>
          <w:rPr>
            <w:b w:val="0"/>
          </w:rPr>
          <w:fldChar w:fldCharType="end"/>
        </w:r>
        <w:r>
          <w:t>, GO terms that exhibit strong co-expression between members often do so in only a subset of the networks (</w:t>
        </w:r>
      </w:ins>
      <w:bookmarkStart w:id="466" w:name="_Ref479162360"/>
      <w:bookmarkStart w:id="467" w:name="_Ref479250924"/>
      <w:moveFromRangeStart w:id="468" w:author="rob" w:date="2018-08-12T15:20:00Z" w:name="move521850571"/>
      <w:moveFrom w:id="469" w:author="rob" w:date="2018-08-12T15:20:00Z">
        <w:r w:rsidR="00D966F0">
          <w:t xml:space="preserve">Supp. </w:t>
        </w:r>
      </w:moveFrom>
      <w:moveFromRangeEnd w:id="468"/>
      <w:del w:id="470" w:author="rob" w:date="2018-08-12T15:20:00Z">
        <w:r w:rsidR="009D50BE">
          <w:delText>Table 6</w:delText>
        </w:r>
        <w:bookmarkEnd w:id="466"/>
        <w:bookmarkEnd w:id="467"/>
      </w:del>
    </w:p>
    <w:p w14:paraId="0282A404" w14:textId="77777777" w:rsidR="00301559" w:rsidRDefault="00301559" w:rsidP="00BF2EBE">
      <w:pPr>
        <w:pStyle w:val="Heading3"/>
        <w:rPr>
          <w:del w:id="471" w:author="rob" w:date="2018-08-12T15:20:00Z"/>
        </w:rPr>
      </w:pPr>
      <w:del w:id="472" w:author="rob" w:date="2018-08-12T15:20:00Z">
        <w:r>
          <w:delText xml:space="preserve">Maize </w:delText>
        </w:r>
        <w:r w:rsidR="00145345">
          <w:delText>grain ion</w:delText>
        </w:r>
        <w:r>
          <w:delText xml:space="preserve">ome GWAS </w:delText>
        </w:r>
        <w:r w:rsidR="00145345">
          <w:delText>network overlap candidate ge</w:delText>
        </w:r>
        <w:r>
          <w:delText>nes</w:delText>
        </w:r>
      </w:del>
    </w:p>
    <w:p w14:paraId="68DAE25A" w14:textId="77777777" w:rsidR="00301559" w:rsidRDefault="00301559" w:rsidP="001C401A">
      <w:pPr>
        <w:pStyle w:val="Subtitle"/>
        <w:spacing w:line="360" w:lineRule="auto"/>
        <w:rPr>
          <w:del w:id="473" w:author="rob" w:date="2018-08-12T15:20:00Z"/>
        </w:rPr>
      </w:pPr>
      <w:del w:id="474" w:author="rob" w:date="2018-08-12T15:20:00Z">
        <w:r>
          <w:delText>Candidate genes were identified in each co-expression network (ZmSAM, ZmPAN</w:delText>
        </w:r>
        <w:r w:rsidR="00145345">
          <w:delText>,</w:delText>
        </w:r>
        <w:r>
          <w:delText xml:space="preserve"> or ZmRoot) using </w:delText>
        </w:r>
        <w:r w:rsidR="00D04EE5">
          <w:delText>SNP-to-gene</w:delText>
        </w:r>
        <w:r>
          <w:delText xml:space="preserve"> mapping for each </w:delText>
        </w:r>
        <w:r w:rsidR="00145345">
          <w:delText>e</w:delText>
        </w:r>
        <w:r>
          <w:delText>lement (using WindowSize and FlankLimit). Co-expression</w:delText>
        </w:r>
        <w:r w:rsidR="00C941FE">
          <w:delText xml:space="preserve"> (density or locality)</w:delText>
        </w:r>
        <w:r>
          <w:delText xml:space="preserve"> among all genes within a </w:delText>
        </w:r>
        <w:r w:rsidR="00C941FE">
          <w:delText>subnetwork was compared</w:delText>
        </w:r>
        <w:r>
          <w:delText xml:space="preserve"> to </w:delText>
        </w:r>
        <w:r w:rsidR="00C941FE">
          <w:delText>randomized gene sets of the same size to establish</w:delText>
        </w:r>
        <w:r w:rsidR="00C941FE" w:rsidRPr="0068745C">
          <w:rPr>
            <w:i/>
          </w:rPr>
          <w:delText xml:space="preserve"> p</w:delText>
        </w:r>
        <w:r w:rsidR="00C941FE">
          <w:delText>-values</w:delText>
        </w:r>
        <w:r>
          <w:delText>. Gene</w:delText>
        </w:r>
        <w:r w:rsidR="000C36C8">
          <w:delText>-</w:delText>
        </w:r>
        <w:r>
          <w:delText>specific z-scores were computed by comparing the empirical gene-specific density (</w:delText>
        </w:r>
        <w:r>
          <w:fldChar w:fldCharType="begin"/>
        </w:r>
        <w:r>
          <w:delInstrText xml:space="preserve"> REF _Ref464738379 \h  \* MERGEFORMAT </w:delInstrText>
        </w:r>
        <w:r>
          <w:fldChar w:fldCharType="separate"/>
        </w:r>
        <w:r w:rsidR="00D30974" w:rsidRPr="0045686C">
          <w:delText>Eq.</w:delText>
        </w:r>
        <w:r w:rsidR="00D30974">
          <w:delText xml:space="preserve"> 3</w:delText>
        </w:r>
        <w:r>
          <w:fldChar w:fldCharType="end"/>
        </w:r>
        <w:r>
          <w:delText>) or locality (</w:delText>
        </w:r>
        <w:r>
          <w:fldChar w:fldCharType="begin"/>
        </w:r>
        <w:r>
          <w:delInstrText xml:space="preserve"> REF _Ref447101571 \h  \* MERGEFORMAT </w:delInstrText>
        </w:r>
        <w:r>
          <w:fldChar w:fldCharType="separate"/>
        </w:r>
        <w:r w:rsidR="00D30974">
          <w:delText>Eq. 4</w:delText>
        </w:r>
        <w:r>
          <w:fldChar w:fldCharType="end"/>
        </w:r>
        <w:r>
          <w:delText>) to the average density or locality observed in</w:delText>
        </w:r>
        <w:r w:rsidR="004D75EF">
          <w:delText xml:space="preserve"> randomized gene sets</w:delText>
        </w:r>
        <w:r>
          <w:delText>, then correcting for standard deviation. False discovery rates (FDR</w:delText>
        </w:r>
        <w:r w:rsidR="000C36C8">
          <w:delText>s</w:delText>
        </w:r>
        <w:r>
          <w:delText xml:space="preserve">) were calculated for candidate genes with positive gene-specific co-expression values by comparing the number of genes discovered at a z-score cutoff to the </w:delText>
        </w:r>
        <w:r w:rsidR="00120DF6">
          <w:delText xml:space="preserve">average </w:delText>
        </w:r>
        <w:r>
          <w:delText>number of genes discovered</w:delText>
        </w:r>
        <w:r w:rsidR="00120DF6">
          <w:delText xml:space="preserve"> in randomized sets</w:delText>
        </w:r>
        <w:r>
          <w:delText>.</w:delText>
        </w:r>
      </w:del>
    </w:p>
    <w:p w14:paraId="688AD0AA" w14:textId="77777777" w:rsidR="00301559" w:rsidRDefault="00D966F0" w:rsidP="001C401A">
      <w:pPr>
        <w:pStyle w:val="Heading2"/>
        <w:rPr>
          <w:del w:id="475" w:author="rob" w:date="2018-08-12T15:20:00Z"/>
        </w:rPr>
      </w:pPr>
      <w:bookmarkStart w:id="476" w:name="_Ref480187199"/>
      <w:moveFromRangeStart w:id="477" w:author="rob" w:date="2018-08-12T15:20:00Z" w:name="move521850572"/>
      <w:moveFrom w:id="478" w:author="rob" w:date="2018-08-12T15:20:00Z">
        <w:r>
          <w:t xml:space="preserve">Supp. </w:t>
        </w:r>
      </w:moveFrom>
      <w:moveFromRangeEnd w:id="477"/>
      <w:del w:id="479" w:author="rob" w:date="2018-08-12T15:20:00Z">
        <w:r w:rsidR="00C55B95">
          <w:delText>Table 7</w:delText>
        </w:r>
        <w:bookmarkEnd w:id="476"/>
      </w:del>
    </w:p>
    <w:p w14:paraId="3073FC66" w14:textId="77777777" w:rsidR="0099107B" w:rsidRDefault="0099107B" w:rsidP="00BF2EBE">
      <w:pPr>
        <w:pStyle w:val="Heading3"/>
        <w:rPr>
          <w:del w:id="480" w:author="rob" w:date="2018-08-12T15:20:00Z"/>
        </w:rPr>
      </w:pPr>
      <w:del w:id="481" w:author="rob" w:date="2018-08-12T15:20:00Z">
        <w:r>
          <w:delText xml:space="preserve">Maize </w:delText>
        </w:r>
        <w:r w:rsidR="00145345">
          <w:delText>grain iono</w:delText>
        </w:r>
        <w:r>
          <w:delText xml:space="preserve">me GWAS </w:delText>
        </w:r>
        <w:r w:rsidR="00145345">
          <w:delText>high-priority o</w:delText>
        </w:r>
        <w:r>
          <w:delText>verlap</w:delText>
        </w:r>
        <w:r w:rsidR="0017480F">
          <w:delText xml:space="preserve"> (HPO)</w:delText>
        </w:r>
        <w:r>
          <w:delText xml:space="preserve"> </w:delText>
        </w:r>
        <w:r w:rsidR="00145345">
          <w:delText>candidate ge</w:delText>
        </w:r>
        <w:r>
          <w:delText>nes</w:delText>
        </w:r>
      </w:del>
    </w:p>
    <w:p w14:paraId="6CA6AB72" w14:textId="77777777" w:rsidR="00DF5470" w:rsidRDefault="0017480F" w:rsidP="001C401A">
      <w:pPr>
        <w:pStyle w:val="Subtitle"/>
        <w:spacing w:line="360" w:lineRule="auto"/>
        <w:rPr>
          <w:del w:id="482" w:author="rob" w:date="2018-08-12T15:20:00Z"/>
        </w:rPr>
      </w:pPr>
      <w:del w:id="483" w:author="rob" w:date="2018-08-12T15:20:00Z">
        <w:r>
          <w:delText>High</w:delText>
        </w:r>
        <w:r w:rsidR="00145345">
          <w:delText>-</w:delText>
        </w:r>
        <w:r>
          <w:delText xml:space="preserve">priority overlap (HPO) genes </w:delText>
        </w:r>
        <w:r w:rsidR="00B34459">
          <w:delText xml:space="preserve">were identified by </w:delText>
        </w:r>
        <w:r w:rsidR="00E0307B">
          <w:delText xml:space="preserve">calculating gene-specific density or locality (Method column) for each element at different </w:delText>
        </w:r>
        <w:r w:rsidR="00D04EE5">
          <w:delText>SNP-to-gene</w:delText>
        </w:r>
        <w:r w:rsidR="00E0307B">
          <w:delText xml:space="preserve"> mapping parameters</w:delText>
        </w:r>
        <w:r w:rsidR="006955FE">
          <w:delText xml:space="preserve"> (see WindowSize and FlankLimit</w:delText>
        </w:r>
        <w:r w:rsidR="00B95386">
          <w:delText xml:space="preserve"> </w:delText>
        </w:r>
        <w:r w:rsidR="00B95386">
          <w:lastRenderedPageBreak/>
          <w:delText>columns</w:delText>
        </w:r>
        <w:r w:rsidR="006955FE">
          <w:delText>)</w:delText>
        </w:r>
        <w:r w:rsidR="00E0307B">
          <w:delText>.</w:delText>
        </w:r>
        <w:r w:rsidR="002103A3">
          <w:delText xml:space="preserve"> At</w:delText>
        </w:r>
        <w:r w:rsidR="00A9081A">
          <w:delText xml:space="preserve"> a</w:delText>
        </w:r>
        <w:r w:rsidR="000C36C8">
          <w:delText>n</w:delText>
        </w:r>
        <w:r w:rsidR="00A9081A">
          <w:delText xml:space="preserve"> FDR cuto</w:delText>
        </w:r>
        <w:r w:rsidR="002103A3">
          <w:delText>ff of 30%, genes were defined as HPO</w:delText>
        </w:r>
        <w:r w:rsidR="00A9081A">
          <w:delText xml:space="preserve"> if they were observed at two or more SNP-to-gene mapping parameters.</w:delText>
        </w:r>
        <w:r w:rsidR="0002261A">
          <w:delText xml:space="preserve"> </w:delText>
        </w:r>
      </w:del>
    </w:p>
    <w:p w14:paraId="5906E8B4" w14:textId="77777777" w:rsidR="003A4EB2" w:rsidRDefault="00D966F0" w:rsidP="001C401A">
      <w:pPr>
        <w:pStyle w:val="Heading2"/>
        <w:rPr>
          <w:del w:id="484" w:author="rob" w:date="2018-08-12T15:20:00Z"/>
        </w:rPr>
      </w:pPr>
      <w:bookmarkStart w:id="485" w:name="_Ref486516422"/>
      <w:moveFromRangeStart w:id="486" w:author="rob" w:date="2018-08-12T15:20:00Z" w:name="move521850573"/>
      <w:moveFrom w:id="487" w:author="rob" w:date="2018-08-12T15:20:00Z">
        <w:r>
          <w:t xml:space="preserve">Supp. Table </w:t>
        </w:r>
      </w:moveFrom>
      <w:moveFromRangeEnd w:id="486"/>
      <w:del w:id="488" w:author="rob" w:date="2018-08-12T15:20:00Z">
        <w:r w:rsidR="003E7B11">
          <w:delText>8</w:delText>
        </w:r>
        <w:bookmarkEnd w:id="485"/>
      </w:del>
    </w:p>
    <w:p w14:paraId="791A24BE" w14:textId="77777777" w:rsidR="003A4EB2" w:rsidRDefault="003A4EB2" w:rsidP="00BF2EBE">
      <w:pPr>
        <w:pStyle w:val="Heading3"/>
        <w:rPr>
          <w:del w:id="489" w:author="rob" w:date="2018-08-12T15:20:00Z"/>
        </w:rPr>
      </w:pPr>
      <w:del w:id="490" w:author="rob" w:date="2018-08-12T15:20:00Z">
        <w:r>
          <w:delText>HPO genes discovered with networks built from accessions subsets</w:delText>
        </w:r>
      </w:del>
    </w:p>
    <w:p w14:paraId="7B0087AE" w14:textId="77777777" w:rsidR="003A4EB2" w:rsidRDefault="00871A6F" w:rsidP="001C401A">
      <w:pPr>
        <w:pStyle w:val="Subtitle"/>
        <w:spacing w:line="360" w:lineRule="auto"/>
        <w:rPr>
          <w:del w:id="491" w:author="rob" w:date="2018-08-12T15:20:00Z"/>
        </w:rPr>
      </w:pPr>
      <w:del w:id="492" w:author="rob" w:date="2018-08-12T15:20:00Z">
        <w:r>
          <w:delText xml:space="preserve">The number of HPO genes discovered in full ZmPAN (503 accessions) and ZmRoot (46 accessions) networks </w:delText>
        </w:r>
        <w:r w:rsidR="000C36C8">
          <w:delText xml:space="preserve">was </w:delText>
        </w:r>
        <w:r>
          <w:delText xml:space="preserve">compared to networks built with a subset of accessions. </w:delText>
        </w:r>
        <w:r w:rsidR="00D0395A">
          <w:delText xml:space="preserve">Both ZmPAN and ZmRoot networks were re-built using a common set of 20 accessions. The ZmPAN network was re-built using 46 accessions consisting of the 20 common accessions and either 26 random or 26 </w:delText>
        </w:r>
        <w:r w:rsidR="00D0395A" w:rsidRPr="00137934">
          <w:delText>CML</w:delText>
        </w:r>
        <w:r w:rsidR="000933D7">
          <w:delText xml:space="preserve"> biased</w:delText>
        </w:r>
        <w:r w:rsidR="00D0395A">
          <w:delText xml:space="preserve"> accessions to simulate the number used in the full </w:delText>
        </w:r>
        <w:r w:rsidR="007B1C5D">
          <w:delText xml:space="preserve">46 accession </w:delText>
        </w:r>
        <w:r w:rsidR="00D0395A">
          <w:delText>ZmRoot network.</w:delText>
        </w:r>
        <w:r w:rsidR="0079457F">
          <w:delText xml:space="preserve"> Each network</w:delText>
        </w:r>
        <w:r w:rsidR="0079457F" w:rsidRPr="00FF530B">
          <w:delText xml:space="preserve"> </w:delText>
        </w:r>
        <w:r w:rsidR="00300D86" w:rsidRPr="00FF530B">
          <w:delText>was</w:delText>
        </w:r>
        <w:r w:rsidR="0079457F">
          <w:delText xml:space="preserve"> analyzed for HPO genes in the 17 GWAS elements.</w:delText>
        </w:r>
      </w:del>
    </w:p>
    <w:p w14:paraId="71758572" w14:textId="77777777" w:rsidR="002F7BB4" w:rsidRDefault="00D966F0" w:rsidP="001C401A">
      <w:pPr>
        <w:pStyle w:val="Heading2"/>
        <w:rPr>
          <w:del w:id="493" w:author="rob" w:date="2018-08-12T15:20:00Z"/>
        </w:rPr>
      </w:pPr>
      <w:bookmarkStart w:id="494" w:name="_Ref486581168"/>
      <w:moveFromRangeStart w:id="495" w:author="rob" w:date="2018-08-12T15:20:00Z" w:name="move521850574"/>
      <w:moveFrom w:id="496" w:author="rob" w:date="2018-08-12T15:20:00Z">
        <w:r>
          <w:t xml:space="preserve">Supp. Table </w:t>
        </w:r>
      </w:moveFrom>
      <w:moveFromRangeEnd w:id="495"/>
      <w:del w:id="497" w:author="rob" w:date="2018-08-12T15:20:00Z">
        <w:r w:rsidR="00493C19">
          <w:delText>9</w:delText>
        </w:r>
        <w:bookmarkEnd w:id="494"/>
      </w:del>
    </w:p>
    <w:p w14:paraId="448D687D" w14:textId="77777777" w:rsidR="002F7BB4" w:rsidRDefault="002F7BB4" w:rsidP="00BF2EBE">
      <w:pPr>
        <w:pStyle w:val="Heading3"/>
        <w:rPr>
          <w:del w:id="498" w:author="rob" w:date="2018-08-12T15:20:00Z"/>
        </w:rPr>
      </w:pPr>
      <w:del w:id="499" w:author="rob" w:date="2018-08-12T15:20:00Z">
        <w:r>
          <w:delText xml:space="preserve">Multiple </w:delText>
        </w:r>
        <w:r w:rsidR="00566BF8">
          <w:delText>e</w:delText>
        </w:r>
        <w:r>
          <w:delText>lement HPO gene list</w:delText>
        </w:r>
      </w:del>
    </w:p>
    <w:p w14:paraId="7FEE69D5" w14:textId="77777777" w:rsidR="002F7BB4" w:rsidRPr="002F7BB4" w:rsidRDefault="002F7BB4" w:rsidP="001C401A">
      <w:pPr>
        <w:pStyle w:val="Subtitle"/>
        <w:spacing w:line="360" w:lineRule="auto"/>
        <w:rPr>
          <w:del w:id="500" w:author="rob" w:date="2018-08-12T15:20:00Z"/>
        </w:rPr>
      </w:pPr>
      <w:del w:id="501" w:author="rob" w:date="2018-08-12T15:20:00Z">
        <w:r>
          <w:delText xml:space="preserve">The number </w:delText>
        </w:r>
        <w:r w:rsidR="005852D4">
          <w:delText xml:space="preserve">of </w:delText>
        </w:r>
        <w:r>
          <w:delText>commonly discovered HPO genes</w:delText>
        </w:r>
        <w:r w:rsidR="006715A3">
          <w:delText xml:space="preserve">, hypergeometric </w:delText>
        </w:r>
        <w:r w:rsidR="006715A3" w:rsidRPr="000933D7">
          <w:rPr>
            <w:i/>
          </w:rPr>
          <w:delText>p</w:delText>
        </w:r>
        <w:r w:rsidR="006715A3">
          <w:delText>-values</w:delText>
        </w:r>
        <w:r w:rsidR="00F00AFE">
          <w:delText xml:space="preserve"> of set overlap</w:delText>
        </w:r>
        <w:r w:rsidR="006715A3">
          <w:delText>,</w:delText>
        </w:r>
        <w:r>
          <w:delText xml:space="preserve"> and GRMZM IDs across multiple elements.</w:delText>
        </w:r>
      </w:del>
    </w:p>
    <w:p w14:paraId="73C981E7" w14:textId="77777777" w:rsidR="00DF5470" w:rsidRDefault="00D966F0" w:rsidP="001C401A">
      <w:pPr>
        <w:pStyle w:val="Heading2"/>
        <w:rPr>
          <w:del w:id="502" w:author="rob" w:date="2018-08-12T15:20:00Z"/>
        </w:rPr>
      </w:pPr>
      <w:bookmarkStart w:id="503" w:name="_Ref479316734"/>
      <w:bookmarkStart w:id="504" w:name="_Ref486000980"/>
      <w:moveFromRangeStart w:id="505" w:author="rob" w:date="2018-08-12T15:20:00Z" w:name="move521850575"/>
      <w:moveFrom w:id="506" w:author="rob" w:date="2018-08-12T15:20:00Z">
        <w:r>
          <w:t xml:space="preserve">Supp. Table </w:t>
        </w:r>
      </w:moveFrom>
      <w:moveFromRangeEnd w:id="505"/>
      <w:del w:id="507" w:author="rob" w:date="2018-08-12T15:20:00Z">
        <w:r w:rsidR="00DE74DA">
          <w:delText>10</w:delText>
        </w:r>
        <w:bookmarkEnd w:id="503"/>
        <w:bookmarkEnd w:id="504"/>
      </w:del>
    </w:p>
    <w:p w14:paraId="14896FBC" w14:textId="77777777" w:rsidR="00DF5470" w:rsidRDefault="00DF5470" w:rsidP="00BF2EBE">
      <w:pPr>
        <w:pStyle w:val="Heading3"/>
        <w:rPr>
          <w:del w:id="508" w:author="rob" w:date="2018-08-12T15:20:00Z"/>
        </w:rPr>
      </w:pPr>
      <w:del w:id="509" w:author="rob" w:date="2018-08-12T15:20:00Z">
        <w:r>
          <w:delText>Element</w:delText>
        </w:r>
        <w:r w:rsidR="00566BF8">
          <w:delText xml:space="preserve"> gene ontology enrich</w:delText>
        </w:r>
        <w:r>
          <w:delText>ment</w:delText>
        </w:r>
      </w:del>
    </w:p>
    <w:p w14:paraId="779039AA" w14:textId="77777777" w:rsidR="00D04EE5" w:rsidRDefault="00DF5470" w:rsidP="001C401A">
      <w:pPr>
        <w:pStyle w:val="Subtitle"/>
        <w:spacing w:line="360" w:lineRule="auto"/>
        <w:rPr>
          <w:del w:id="510" w:author="rob" w:date="2018-08-12T15:20:00Z"/>
        </w:rPr>
      </w:pPr>
      <w:del w:id="511" w:author="rob" w:date="2018-08-12T15:20:00Z">
        <w:r>
          <w:delText xml:space="preserve">HPO genes for each element were tested for enrichment among genes co-annotated for </w:delText>
        </w:r>
        <w:r w:rsidR="00566BF8">
          <w:delText>gene onto</w:delText>
        </w:r>
        <w:r>
          <w:delText xml:space="preserve">logy (GO) terms (hypergeometric test). Bonferroni correction is included as a column, treating each </w:delText>
        </w:r>
        <w:r w:rsidR="00BC096B">
          <w:delText>GO term as an independent test.</w:delText>
        </w:r>
      </w:del>
    </w:p>
    <w:p w14:paraId="0C90A66E" w14:textId="77777777" w:rsidR="009C78B5" w:rsidRDefault="00D966F0" w:rsidP="001C401A">
      <w:pPr>
        <w:pStyle w:val="Heading2"/>
        <w:rPr>
          <w:del w:id="512" w:author="rob" w:date="2018-08-12T15:20:00Z"/>
        </w:rPr>
      </w:pPr>
      <w:bookmarkStart w:id="513" w:name="_Ref481755630"/>
      <w:bookmarkStart w:id="514" w:name="_Ref483912443"/>
      <w:bookmarkStart w:id="515" w:name="_Ref486581620"/>
      <w:moveFromRangeStart w:id="516" w:author="rob" w:date="2018-08-12T15:20:00Z" w:name="move521850576"/>
      <w:moveFrom w:id="517" w:author="rob" w:date="2018-08-12T15:20:00Z">
        <w:r>
          <w:t xml:space="preserve">Supp. Table </w:t>
        </w:r>
      </w:moveFrom>
      <w:moveFromRangeEnd w:id="516"/>
      <w:del w:id="518" w:author="rob" w:date="2018-08-12T15:20:00Z">
        <w:r w:rsidR="00E713D5">
          <w:delText>11</w:delText>
        </w:r>
        <w:bookmarkEnd w:id="513"/>
        <w:bookmarkEnd w:id="514"/>
        <w:bookmarkEnd w:id="515"/>
      </w:del>
    </w:p>
    <w:p w14:paraId="244D7BF1" w14:textId="77777777" w:rsidR="009C78B5" w:rsidRDefault="009C78B5" w:rsidP="00BF2EBE">
      <w:pPr>
        <w:pStyle w:val="Heading3"/>
        <w:rPr>
          <w:del w:id="519" w:author="rob" w:date="2018-08-12T15:20:00Z"/>
        </w:rPr>
      </w:pPr>
      <w:del w:id="520" w:author="rob" w:date="2018-08-12T15:20:00Z">
        <w:r>
          <w:delText xml:space="preserve">HPO plus neighbors </w:delText>
        </w:r>
        <w:r w:rsidR="00566BF8">
          <w:delText>gene ontology enri</w:delText>
        </w:r>
        <w:r>
          <w:delText>chment</w:delText>
        </w:r>
      </w:del>
    </w:p>
    <w:p w14:paraId="4B9885F2" w14:textId="77777777" w:rsidR="00631193" w:rsidRDefault="00515562" w:rsidP="001C401A">
      <w:pPr>
        <w:pStyle w:val="Subtitle"/>
        <w:spacing w:line="360" w:lineRule="auto"/>
        <w:rPr>
          <w:del w:id="521" w:author="rob" w:date="2018-08-12T15:20:00Z"/>
        </w:rPr>
      </w:pPr>
      <w:del w:id="522" w:author="rob" w:date="2018-08-12T15:20:00Z">
        <w:r>
          <w:delText xml:space="preserve">Elemental HPO gene sets were supplemented with </w:delText>
        </w:r>
        <w:r w:rsidR="006B4C2A">
          <w:delText xml:space="preserve">an additional set of highly connected neighbors equal to the number of genes in the HPO set. These </w:delText>
        </w:r>
        <w:r w:rsidR="00DC1F07">
          <w:delText>HPO+</w:delText>
        </w:r>
        <w:r w:rsidR="006B4C2A">
          <w:delText xml:space="preserve"> gene</w:delText>
        </w:r>
        <w:r w:rsidR="000230AE">
          <w:delText xml:space="preserve"> </w:delText>
        </w:r>
        <w:r w:rsidR="006B4C2A">
          <w:delText>s</w:delText>
        </w:r>
        <w:r w:rsidR="000230AE">
          <w:delText>ets</w:delText>
        </w:r>
        <w:r w:rsidR="006B4C2A">
          <w:delText xml:space="preserve"> were tested for enrichment among genes annotated for </w:delText>
        </w:r>
        <w:r w:rsidR="005852D4">
          <w:delText>GO</w:delText>
        </w:r>
        <w:r w:rsidR="00734F93">
          <w:delText xml:space="preserve"> terms (hypergeometric test).</w:delText>
        </w:r>
      </w:del>
    </w:p>
    <w:p w14:paraId="35577400" w14:textId="77777777" w:rsidR="009C78B5" w:rsidRDefault="00D6748B" w:rsidP="001C401A">
      <w:pPr>
        <w:pStyle w:val="Heading1"/>
        <w:spacing w:line="360" w:lineRule="auto"/>
        <w:rPr>
          <w:moveFrom w:id="523" w:author="rob" w:date="2018-08-12T15:20:00Z"/>
        </w:rPr>
      </w:pPr>
      <w:moveFromRangeStart w:id="524" w:author="rob" w:date="2018-08-12T15:20:00Z" w:name="move521850577"/>
      <w:moveFrom w:id="525" w:author="rob" w:date="2018-08-12T15:20:00Z">
        <w:r>
          <w:lastRenderedPageBreak/>
          <w:t>Supplementary Text</w:t>
        </w:r>
      </w:moveFrom>
    </w:p>
    <w:p w14:paraId="7709EABB" w14:textId="77777777" w:rsidR="000B4EC3" w:rsidRPr="000B4EC3" w:rsidRDefault="000B4EC3" w:rsidP="00416E74">
      <w:pPr>
        <w:pStyle w:val="Heading2"/>
        <w:rPr>
          <w:moveFrom w:id="526" w:author="rob" w:date="2018-08-12T15:20:00Z"/>
        </w:rPr>
      </w:pPr>
      <w:moveFrom w:id="527" w:author="rob" w:date="2018-08-12T15:20:00Z">
        <w:r>
          <w:t>Validating</w:t>
        </w:r>
        <w:r w:rsidR="004C74DC">
          <w:t xml:space="preserve"> density and locality </w:t>
        </w:r>
      </w:moveFrom>
    </w:p>
    <w:p w14:paraId="6B5A1BA3" w14:textId="77777777" w:rsidR="000B4EC3" w:rsidRDefault="000B4EC3" w:rsidP="001C401A">
      <w:pPr>
        <w:spacing w:line="360" w:lineRule="auto"/>
        <w:rPr>
          <w:del w:id="528" w:author="rob" w:date="2018-08-12T15:20:00Z"/>
        </w:rPr>
      </w:pPr>
      <w:moveFrom w:id="529" w:author="rob" w:date="2018-08-12T15:20:00Z">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moveFrom>
      <w:del w:id="530" w:author="rob" w:date="2018-08-12T15:20:00Z">
        <w:r>
          <w:rPr>
            <w:highlight w:val="yellow"/>
          </w:rPr>
        </w:r>
      </w:del>
      <w:moveFrom w:id="531" w:author="rob" w:date="2018-08-12T15:20:00Z">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moveFrom>
      <w:moveFromRangeEnd w:id="524"/>
      <w:r>
        <w:rPr>
          <w:rPrChange w:id="532" w:author="rob" w:date="2018-08-12T15:20:00Z">
            <w:rPr>
              <w:highlight w:val="yellow"/>
            </w:rPr>
          </w:rPrChange>
        </w:rPr>
        <w:fldChar w:fldCharType="begin"/>
      </w:r>
      <w:r>
        <w:instrText xml:space="preserve"> REF _Ref479246505 \h  \* MERGEFORMAT </w:instrText>
      </w:r>
      <w:r>
        <w:rPr>
          <w:rPrChange w:id="533" w:author="rob" w:date="2018-08-12T15:20:00Z">
            <w:rPr/>
          </w:rPrChange>
        </w:rPr>
      </w:r>
      <w:r>
        <w:rPr>
          <w:rPrChange w:id="534" w:author="rob" w:date="2018-08-12T15:20:00Z">
            <w:rPr>
              <w:highlight w:val="yellow"/>
            </w:rPr>
          </w:rPrChange>
        </w:rPr>
        <w:fldChar w:fldCharType="separate"/>
      </w:r>
      <w:r w:rsidR="00D30974">
        <w:t>Supp. Table 1</w:t>
      </w:r>
      <w:r>
        <w:rPr>
          <w:rPrChange w:id="535" w:author="rob" w:date="2018-08-12T15:20:00Z">
            <w:rPr>
              <w:highlight w:val="yellow"/>
            </w:rPr>
          </w:rPrChange>
        </w:rPr>
        <w:fldChar w:fldCharType="end"/>
      </w:r>
      <w:del w:id="536" w:author="rob" w:date="2018-08-12T15:20:00Z">
        <w:r>
          <w:delText xml:space="preserve"> for full data). In total, 818 GO terms of the 1078 tested (76%) were composed of gene sets that were significantly co-expressed (</w:delText>
        </w:r>
        <w:r w:rsidRPr="00A10F7A">
          <w:rPr>
            <w:i/>
          </w:rPr>
          <w:delText>p</w:delText>
        </w:r>
        <w:r>
          <w:delTex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delText>
        </w:r>
        <w:r>
          <w:fldChar w:fldCharType="begin"/>
        </w:r>
        <w:r>
          <w:delInstrText xml:space="preserve"> REF _Ref458774860 \h  \* MERGEFORMAT </w:delInstrText>
        </w:r>
        <w:r>
          <w:fldChar w:fldCharType="separate"/>
        </w:r>
        <w:r w:rsidR="00D30974" w:rsidRPr="00D30974">
          <w:delText>Table</w:delText>
        </w:r>
        <w:r w:rsidR="00D30974">
          <w:rPr>
            <w:rStyle w:val="SubtleEmphasis"/>
          </w:rPr>
          <w:delText xml:space="preserve"> 1</w:delText>
        </w:r>
        <w:r>
          <w:fldChar w:fldCharType="end"/>
        </w:r>
        <w:r>
          <w:delText>). Considering terms captured by both scores or by either score, overlap between the two co-expression metrics was comparable. As previously reported</w:delText>
        </w:r>
        <w:r>
          <w:fldChar w:fldCharType="begin" w:fldLock="1"/>
        </w:r>
        <w:r>
          <w:del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delInstrText>
        </w:r>
        <w:r>
          <w:fldChar w:fldCharType="separate"/>
        </w:r>
        <w:r w:rsidRPr="00EA432F">
          <w:rPr>
            <w:noProof/>
          </w:rPr>
          <w:delText>[39]</w:delText>
        </w:r>
        <w:r>
          <w:fldChar w:fldCharType="end"/>
        </w:r>
        <w:r>
          <w:delText>, GO terms that exhibit strong co-expression between members often do so in only a subset of the networks (</w:delText>
        </w:r>
        <w:r>
          <w:fldChar w:fldCharType="begin"/>
        </w:r>
        <w:r>
          <w:delInstrText xml:space="preserve"> REF _Ref479246505 \h  \* MERGEFORMAT </w:delInstrText>
        </w:r>
        <w:r>
          <w:fldChar w:fldCharType="separate"/>
        </w:r>
        <w:r w:rsidR="00D30974">
          <w:delText>Supp. Table 1</w:delText>
        </w:r>
        <w:r>
          <w:fldChar w:fldCharType="end"/>
        </w:r>
        <w:r>
          <w:delText>). Thus, both the biological context of the expression data and nature of the co-expression score influence the subset of GO terms with significantly co-expression. Overall, while density and locality recover different GO terms, there are substantially more co-expressed GO terms, for either score, than those found by size-matched randomly generated sets of genes (</w:delText>
        </w:r>
        <w:r>
          <w:fldChar w:fldCharType="begin"/>
        </w:r>
        <w:r>
          <w:delInstrText xml:space="preserve"> REF _Ref479246505 \h  \* MERGEFORMAT </w:delInstrText>
        </w:r>
        <w:r>
          <w:fldChar w:fldCharType="separate"/>
        </w:r>
        <w:r w:rsidR="00D30974">
          <w:delText>Supp. Table 1</w:delText>
        </w:r>
        <w:r>
          <w:fldChar w:fldCharType="end"/>
        </w:r>
        <w:r>
          <w:delText xml:space="preserve">). </w:delText>
        </w:r>
      </w:del>
    </w:p>
    <w:p w14:paraId="42A50A84" w14:textId="527EF3C1" w:rsidR="000B4EC3" w:rsidRDefault="000B4EC3" w:rsidP="001C401A">
      <w:pPr>
        <w:spacing w:line="360" w:lineRule="auto"/>
        <w:rPr>
          <w:ins w:id="537" w:author="rob" w:date="2018-08-12T15:20:00Z"/>
        </w:rPr>
      </w:pPr>
      <w:ins w:id="538" w:author="rob" w:date="2018-08-12T15:20:00Z">
        <w:r>
          <w:t>). Thus, both the biological context of the expression data and nature of the co-expression score influence the subset of GO terms with significantly co-expression. Overall, while density and locality recover different GO terms, there are substantially more</w:t>
        </w:r>
        <w:r w:rsidR="008E0FE9" w:rsidRPr="008E0FE9">
          <w:t xml:space="preserve"> </w:t>
        </w:r>
        <w:r w:rsidR="008E0FE9">
          <w:t>GO terms with significantly co-expressed genes</w:t>
        </w:r>
        <w:r>
          <w:t>, for either score, than those found by size-matched randomly generated sets of genes (</w:t>
        </w:r>
        <w:r>
          <w:fldChar w:fldCharType="begin"/>
        </w:r>
        <w:r>
          <w:instrText xml:space="preserve"> REF _Ref479246505 \h  \* MERGEFORMAT </w:instrText>
        </w:r>
      </w:ins>
      <w:ins w:id="539" w:author="rob" w:date="2018-08-12T15:20:00Z">
        <w:r>
          <w:fldChar w:fldCharType="separate"/>
        </w:r>
        <w:r w:rsidR="00D30974">
          <w:t>Supp. Table 1</w:t>
        </w:r>
        <w:r>
          <w:fldChar w:fldCharType="end"/>
        </w:r>
        <w:r>
          <w:t xml:space="preserve">). </w:t>
        </w:r>
      </w:ins>
    </w:p>
    <w:p w14:paraId="50914E6E" w14:textId="77777777" w:rsidR="000B4EC3" w:rsidRDefault="000B4EC3" w:rsidP="001C401A">
      <w:pPr>
        <w:pStyle w:val="Subtitle"/>
        <w:spacing w:line="360" w:lineRule="auto"/>
      </w:pPr>
      <w:r>
        <w:t xml:space="preserve"> </w:t>
      </w:r>
    </w:p>
    <w:p w14:paraId="55EA44DB" w14:textId="770DEF2B"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del w:id="540" w:author="rob" w:date="2018-08-12T15:20:00Z">
        <w:r>
          <w:fldChar w:fldCharType="begin" w:fldLock="1"/>
        </w:r>
        <w:r>
          <w:del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delInstrText>
        </w:r>
        <w:r>
          <w:fldChar w:fldCharType="separate"/>
        </w:r>
        <w:r w:rsidRPr="00EA432F">
          <w:rPr>
            <w:noProof/>
          </w:rPr>
          <w:delText>[40]</w:delText>
        </w:r>
        <w:r>
          <w:fldChar w:fldCharType="end"/>
        </w:r>
      </w:del>
      <w:ins w:id="541" w:author="rob" w:date="2018-08-12T15:20:00Z">
        <w:r>
          <w:fldChar w:fldCharType="begin" w:fldLock="1"/>
        </w:r>
        <w:r w:rsidR="00A01009">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 (Dongen, 2000)","plainTextFormattedCitation":" (Dongen, 2000)","previouslyFormattedCitation":"(Dongen, 2000)"},"properties":{"noteIndex":0},"schema":"https://github.com/citation-style-language/schema/raw/master/csl-citation.json"}</w:instrText>
        </w:r>
        <w:r>
          <w:fldChar w:fldCharType="separate"/>
        </w:r>
        <w:r w:rsidR="00A01009" w:rsidRPr="00A01009">
          <w:rPr>
            <w:noProof/>
          </w:rPr>
          <w:t xml:space="preserve"> (Dongen, 2000)</w:t>
        </w:r>
        <w:r>
          <w:fldChar w:fldCharType="end"/>
        </w:r>
      </w:ins>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xml:space="preserve">). Not </w:t>
      </w:r>
      <w:r>
        <w:lastRenderedPageBreak/>
        <w:t>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del w:id="542" w:author="rob" w:date="2018-08-12T15:20:00Z">
        <w:r>
          <w:fldChar w:fldCharType="begin" w:fldLock="1"/>
        </w:r>
        <w:r>
          <w:del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delInstrText>
        </w:r>
        <w:r>
          <w:fldChar w:fldCharType="separate"/>
        </w:r>
        <w:r w:rsidRPr="00EA432F">
          <w:rPr>
            <w:noProof/>
          </w:rPr>
          <w:delText>[41]</w:delText>
        </w:r>
        <w:r>
          <w:fldChar w:fldCharType="end"/>
        </w:r>
        <w:r>
          <w:delText>.</w:delText>
        </w:r>
      </w:del>
      <w:ins w:id="543" w:author="rob" w:date="2018-08-12T15:20:00Z">
        <w:r>
          <w:fldChar w:fldCharType="begin" w:fldLock="1"/>
        </w:r>
        <w:r w:rsidR="00A01009">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ins>
      <w:r>
        <w:t xml:space="preserve"> </w:t>
      </w:r>
    </w:p>
    <w:p w14:paraId="18FB9B09" w14:textId="0C08BC27" w:rsidR="00027E1C" w:rsidRPr="00027E1C" w:rsidRDefault="00027E1C" w:rsidP="00416E74">
      <w:pPr>
        <w:pStyle w:val="Heading2"/>
      </w:pPr>
      <w:r w:rsidRPr="00333516">
        <w:t xml:space="preserve">Enrichment analysis of </w:t>
      </w:r>
      <w:r w:rsidR="00CD7DC7">
        <w:t>HPO and HPO+ candidate gene sets</w:t>
      </w:r>
    </w:p>
    <w:p w14:paraId="0FD44D5A" w14:textId="6C9D43EC"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Subunit Organization” cluster). </w:t>
      </w:r>
      <w:del w:id="544" w:author="rob" w:date="2018-08-12T15:20:00Z">
        <w:r w:rsidR="00D6748B">
          <w:delText>This may result from chang</w:delText>
        </w:r>
        <w:r w:rsidR="00D6748B" w:rsidRPr="002C05D9">
          <w:delText>es in cell cycle or e</w:delText>
        </w:r>
        <w:r w:rsidR="00D6748B">
          <w:delText>ndoreduplication control in roots, which is expected to alter the accumulation of multiple elements</w:delText>
        </w:r>
        <w:r w:rsidR="00D6748B">
          <w:fldChar w:fldCharType="begin" w:fldLock="1"/>
        </w:r>
        <w:r w:rsidR="00D6748B">
          <w:del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delInstrText>
        </w:r>
        <w:r w:rsidR="00D6748B">
          <w:fldChar w:fldCharType="separate"/>
        </w:r>
        <w:r w:rsidR="00D6748B" w:rsidRPr="00EA432F">
          <w:rPr>
            <w:noProof/>
          </w:rPr>
          <w:delText>[45]</w:delText>
        </w:r>
        <w:r w:rsidR="00D6748B">
          <w:fldChar w:fldCharType="end"/>
        </w:r>
        <w:r w:rsidR="00D6748B">
          <w:delText>.</w:delText>
        </w:r>
      </w:del>
      <w:ins w:id="545" w:author="rob" w:date="2018-08-12T15:20:00Z">
        <w:r w:rsidR="00D6748B">
          <w:t>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A01009">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Chao et al., 2011)"},"properties":{"noteIndex":0},"schema":"https://github.com/citation-style-language/schema/raw/master/csl-citation.json"}</w:instrText>
        </w:r>
        <w:r w:rsidR="00D6748B">
          <w:fldChar w:fldCharType="separate"/>
        </w:r>
        <w:r w:rsidR="00A01009" w:rsidRPr="00A01009">
          <w:rPr>
            <w:noProof/>
          </w:rPr>
          <w:t xml:space="preserve"> (Chao et al., 2011)</w:t>
        </w:r>
        <w:r w:rsidR="00D6748B">
          <w:fldChar w:fldCharType="end"/>
        </w:r>
        <w:r w:rsidR="00D6748B">
          <w:t>.</w:t>
        </w:r>
      </w:ins>
    </w:p>
    <w:p w14:paraId="5EA840C6" w14:textId="064246CE" w:rsidR="00D6748B" w:rsidRDefault="00D6748B" w:rsidP="001C401A">
      <w:pPr>
        <w:spacing w:line="360" w:lineRule="auto"/>
      </w:pPr>
      <w:r>
        <w:lastRenderedPageBreak/>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del w:id="546" w:author="rob" w:date="2018-08-12T15:20:00Z">
        <w:r>
          <w:fldChar w:fldCharType="begin" w:fldLock="1"/>
        </w:r>
        <w:r>
          <w:del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delInstrText>
        </w:r>
        <w:r>
          <w:fldChar w:fldCharType="separate"/>
        </w:r>
        <w:r w:rsidRPr="00EA432F">
          <w:rPr>
            <w:noProof/>
          </w:rPr>
          <w:delText>[46]</w:delText>
        </w:r>
        <w:r>
          <w:fldChar w:fldCharType="end"/>
        </w:r>
        <w:r>
          <w:delText>, which may alter P accumulation directly or via phosphatidic acid signaling</w:delText>
        </w:r>
        <w:r>
          <w:fldChar w:fldCharType="begin" w:fldLock="1"/>
        </w:r>
        <w:r>
          <w:del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delInstrText>
        </w:r>
        <w:r>
          <w:fldChar w:fldCharType="separate"/>
        </w:r>
        <w:r w:rsidRPr="00EA432F">
          <w:rPr>
            <w:noProof/>
          </w:rPr>
          <w:delText>[47]</w:delText>
        </w:r>
        <w:r>
          <w:fldChar w:fldCharType="end"/>
        </w:r>
        <w:r>
          <w:delText>.</w:delText>
        </w:r>
      </w:del>
      <w:ins w:id="547" w:author="rob" w:date="2018-08-12T15:20:00Z">
        <w:r>
          <w:fldChar w:fldCharType="begin" w:fldLock="1"/>
        </w:r>
        <w:r w:rsidR="00A01009">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 (Fan et al., 2015)","plainTextFormattedCitation":" (Fan et al., 2015)","previouslyFormattedCitation":"(Fan et al., 2015)"},"properties":{"noteIndex":0},"schema":"https://github.com/citation-style-language/schema/raw/master/csl-citation.json"}</w:instrText>
        </w:r>
        <w:r>
          <w:fldChar w:fldCharType="separate"/>
        </w:r>
        <w:r w:rsidR="00A01009" w:rsidRPr="00A01009">
          <w:rPr>
            <w:noProof/>
          </w:rPr>
          <w:t xml:space="preserve"> (Fan et al., 2015)</w:t>
        </w:r>
        <w:r>
          <w:fldChar w:fldCharType="end"/>
        </w:r>
        <w:r>
          <w:t>, which may alter P accumulation directly or via phosphatidic acid signaling</w:t>
        </w:r>
        <w:r>
          <w:fldChar w:fldCharType="begin" w:fldLock="1"/>
        </w:r>
        <w:r w:rsidR="00A01009">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 (Katagiri et al., 2005)","plainTextFormattedCitation":" (Katagiri et al., 2005)","previouslyFormattedCitation":"(Katagiri et al., 2005)"},"properties":{"noteIndex":0},"schema":"https://github.com/citation-style-language/schema/raw/master/csl-citation.json"}</w:instrText>
        </w:r>
        <w:r>
          <w:fldChar w:fldCharType="separate"/>
        </w:r>
        <w:r w:rsidR="00A01009" w:rsidRPr="00A01009">
          <w:rPr>
            <w:noProof/>
          </w:rPr>
          <w:t xml:space="preserve"> (Katagiri et al., 2005)</w:t>
        </w:r>
        <w:r>
          <w:fldChar w:fldCharType="end"/>
        </w:r>
        <w:r>
          <w:t>.</w:t>
        </w:r>
      </w:ins>
      <w:r>
        <w:t xml:space="preserve"> </w:t>
      </w:r>
      <w:r w:rsidRPr="00F04363">
        <w:t>TGD1</w:t>
      </w:r>
      <w:r>
        <w:t xml:space="preserve"> is an ATP-binding cassette (ABC) transporter known to transport multiple substrates, including inorganic and organic cations and anions</w:t>
      </w:r>
      <w:del w:id="548" w:author="rob" w:date="2018-08-12T15:20:00Z">
        <w:r>
          <w:fldChar w:fldCharType="begin" w:fldLock="1"/>
        </w:r>
        <w:r>
          <w:del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delInstrText>
        </w:r>
        <w:r>
          <w:fldChar w:fldCharType="separate"/>
        </w:r>
        <w:r w:rsidRPr="00EA432F">
          <w:rPr>
            <w:noProof/>
          </w:rPr>
          <w:delText>[48]</w:delText>
        </w:r>
        <w:r>
          <w:fldChar w:fldCharType="end"/>
        </w:r>
        <w:r>
          <w:delText>.</w:delText>
        </w:r>
      </w:del>
      <w:ins w:id="549" w:author="rob" w:date="2018-08-12T15:20:00Z">
        <w:r>
          <w:fldChar w:fldCharType="begin" w:fldLock="1"/>
        </w:r>
        <w:r w:rsidR="00A01009">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 (Roston et al., 2012)","plainTextFormattedCitation":" (Roston et al., 2012)","previouslyFormattedCitation":"(Roston et al., 2012)"},"properties":{"noteIndex":0},"schema":"https://github.com/citation-style-language/schema/raw/master/csl-citation.json"}</w:instrText>
        </w:r>
        <w:r>
          <w:fldChar w:fldCharType="separate"/>
        </w:r>
        <w:r w:rsidR="00A01009" w:rsidRPr="00A01009">
          <w:rPr>
            <w:noProof/>
          </w:rPr>
          <w:t xml:space="preserve"> (Roston et al., 2012)</w:t>
        </w:r>
        <w:r>
          <w:fldChar w:fldCharType="end"/>
        </w:r>
        <w:r>
          <w:t>.</w:t>
        </w:r>
      </w:ins>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37A2F30D"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del w:id="550" w:author="rob" w:date="2018-08-12T15:20:00Z">
        <w:r>
          <w:fldChar w:fldCharType="begin" w:fldLock="1"/>
        </w:r>
        <w:r>
          <w:del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delInstrText>
        </w:r>
        <w:r>
          <w:fldChar w:fldCharType="separate"/>
        </w:r>
        <w:r w:rsidRPr="00EA432F">
          <w:rPr>
            <w:noProof/>
          </w:rPr>
          <w:delText>[49]</w:delText>
        </w:r>
        <w:r>
          <w:fldChar w:fldCharType="end"/>
        </w:r>
        <w:r>
          <w:delText>.</w:delText>
        </w:r>
      </w:del>
      <w:ins w:id="551" w:author="rob" w:date="2018-08-12T15:20:00Z">
        <w:r>
          <w:fldChar w:fldCharType="begin" w:fldLock="1"/>
        </w:r>
        <w:r w:rsidR="00A01009">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 (Lawrence et al., 2004)","plainTextFormattedCitation":" (Lawrence et al., 2004)","previouslyFormattedCitation":"(Lawrence et al., 2004)"},"properties":{"noteIndex":0},"schema":"https://github.com/citation-style-language/schema/raw/master/csl-citation.json"}</w:instrText>
        </w:r>
        <w:r>
          <w:fldChar w:fldCharType="separate"/>
        </w:r>
        <w:r w:rsidR="00A01009" w:rsidRPr="00A01009">
          <w:rPr>
            <w:noProof/>
          </w:rPr>
          <w:t xml:space="preserve"> (Lawrence et al., 2004)</w:t>
        </w:r>
        <w:r>
          <w:fldChar w:fldCharType="end"/>
        </w:r>
        <w:r>
          <w:t>.</w:t>
        </w:r>
      </w:ins>
      <w:r>
        <w:t xml:space="preserve"> GO terms were too broad or insufficiently described to distinguish causal genes. However, the terms discovered here contain genes that act in previously described pathways known to impact elemental traits. With </w:t>
      </w:r>
      <w:r>
        <w:lastRenderedPageBreak/>
        <w:t>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416E74">
      <w:pPr>
        <w:pStyle w:val="Heading2"/>
      </w:pPr>
      <w:r>
        <w:t>Gene co-expression analysis of D9</w:t>
      </w:r>
    </w:p>
    <w:p w14:paraId="7588E16C" w14:textId="015305A1"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w:t>
      </w:r>
      <w:del w:id="552" w:author="rob" w:date="2018-08-12T15:20:00Z">
        <w:r>
          <w:delText xml:space="preserve">In </w:delText>
        </w:r>
        <w:r w:rsidRPr="00785312">
          <w:rPr>
            <w:i/>
          </w:rPr>
          <w:delText>Arabidopsis</w:delText>
        </w:r>
        <w:r>
          <w:delText>, DELLA expression disrupts Fe uptake, and loss of DELLA prevents some Fe-deficiency-mediated root growth suppression</w:delText>
        </w:r>
        <w:r>
          <w:fldChar w:fldCharType="begin" w:fldLock="1"/>
        </w:r>
        <w:r>
          <w:del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delInstrText>
        </w:r>
        <w:r>
          <w:fldChar w:fldCharType="separate"/>
        </w:r>
        <w:r w:rsidRPr="0018603E">
          <w:rPr>
            <w:noProof/>
          </w:rPr>
          <w:delText>[56]</w:delText>
        </w:r>
        <w:r>
          <w:fldChar w:fldCharType="end"/>
        </w:r>
        <w:r>
          <w:delText>.</w:delText>
        </w:r>
      </w:del>
      <w:ins w:id="553" w:author="rob" w:date="2018-08-12T15:20:00Z">
        <w:r>
          <w:t xml:space="preserve">In </w:t>
        </w:r>
        <w:r w:rsidRPr="00785312">
          <w:rPr>
            <w:i/>
          </w:rPr>
          <w:t>Arabidopsis</w:t>
        </w:r>
        <w:r>
          <w:t>, DELLA expression disrupts Fe uptake, and loss of DELLA prevents some Fe-deficiency-mediated root growth suppression</w:t>
        </w:r>
        <w:r>
          <w:fldChar w:fldCharType="begin" w:fldLock="1"/>
        </w:r>
        <w:r w:rsidR="00A01009">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 (Wild et al., 2016)","plainTextFormattedCitation":" (Wild et al., 2016)","previouslyFormattedCitation":"(Wild et al., 2016)"},"properties":{"noteIndex":0},"schema":"https://github.com/citation-style-language/schema/raw/master/csl-citation.json"}</w:instrText>
        </w:r>
        <w:r>
          <w:fldChar w:fldCharType="separate"/>
        </w:r>
        <w:r w:rsidR="00A01009" w:rsidRPr="00A01009">
          <w:rPr>
            <w:noProof/>
          </w:rPr>
          <w:t xml:space="preserve"> (Wild et al., 2016)</w:t>
        </w:r>
        <w:r>
          <w:fldChar w:fldCharType="end"/>
        </w:r>
        <w:r>
          <w:t>.</w:t>
        </w:r>
      </w:ins>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690BA509"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del w:id="554" w:author="rob" w:date="2018-08-12T15:20:00Z">
        <w:r>
          <w:fldChar w:fldCharType="begin" w:fldLock="1"/>
        </w:r>
        <w:r>
          <w:del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delInstrText>
        </w:r>
        <w:r>
          <w:fldChar w:fldCharType="separate"/>
        </w:r>
        <w:r w:rsidRPr="0018603E">
          <w:rPr>
            <w:noProof/>
          </w:rPr>
          <w:delText>[57]</w:delText>
        </w:r>
        <w:r>
          <w:fldChar w:fldCharType="end"/>
        </w:r>
        <w:r>
          <w:delText>.</w:delText>
        </w:r>
      </w:del>
      <w:ins w:id="555" w:author="rob" w:date="2018-08-12T15:20:00Z">
        <w:r>
          <w:fldChar w:fldCharType="begin" w:fldLock="1"/>
        </w:r>
        <w:r w:rsidR="00A01009">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 (Monaco et al., 2013)","plainTextFormattedCitation":" (Monaco et al., 2013)","previouslyFormattedCitation":"(Monaco et al., 2013)"},"properties":{"noteIndex":0},"schema":"https://github.com/citation-style-language/schema/raw/master/csl-citation.json"}</w:instrText>
        </w:r>
        <w:r>
          <w:fldChar w:fldCharType="separate"/>
        </w:r>
        <w:r w:rsidR="00A01009" w:rsidRPr="00A01009">
          <w:rPr>
            <w:noProof/>
          </w:rPr>
          <w:t xml:space="preserve"> (Monaco et al., 2013)</w:t>
        </w:r>
        <w:r>
          <w:fldChar w:fldCharType="end"/>
        </w:r>
        <w:r>
          <w:t>.</w:t>
        </w:r>
      </w:ins>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w:t>
      </w:r>
      <w:r>
        <w:lastRenderedPageBreak/>
        <w:t xml:space="preserve">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16E74">
      <w:pPr>
        <w:pStyle w:val="Heading2"/>
      </w:pPr>
      <w:r>
        <w:t>Previously described HPO genes and their effects on the ionome</w:t>
      </w:r>
    </w:p>
    <w:p w14:paraId="007BAB1E" w14:textId="3E52E32A"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del w:id="556" w:author="rob" w:date="2018-08-12T15:20:00Z">
        <w:r>
          <w:fldChar w:fldCharType="begin" w:fldLock="1"/>
        </w:r>
        <w:r>
          <w:del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delInstrText>
        </w:r>
        <w:r>
          <w:fldChar w:fldCharType="separate"/>
        </w:r>
        <w:r w:rsidRPr="0018603E">
          <w:rPr>
            <w:noProof/>
          </w:rPr>
          <w:delText>[58]</w:delText>
        </w:r>
        <w:r>
          <w:fldChar w:fldCharType="end"/>
        </w:r>
        <w:r w:rsidRPr="007C768D">
          <w:delText>.</w:delText>
        </w:r>
      </w:del>
      <w:ins w:id="557" w:author="rob" w:date="2018-08-12T15:20:00Z">
        <w:r>
          <w:fldChar w:fldCharType="begin" w:fldLock="1"/>
        </w:r>
        <w:r w:rsidR="00A01009">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 (Baxter et al., 2014)","plainTextFormattedCitation":" (Baxter et al., 2014)","previouslyFormattedCitation":"(Baxter et al., 2014)"},"properties":{"noteIndex":0},"schema":"https://github.com/citation-style-language/schema/raw/master/csl-citation.json"}</w:instrText>
        </w:r>
        <w:r>
          <w:fldChar w:fldCharType="separate"/>
        </w:r>
        <w:r w:rsidR="00A01009" w:rsidRPr="00A01009">
          <w:rPr>
            <w:noProof/>
          </w:rPr>
          <w:t xml:space="preserve"> (Baxter et al., 2014)</w:t>
        </w:r>
        <w:r>
          <w:fldChar w:fldCharType="end"/>
        </w:r>
        <w:r w:rsidRPr="007C768D">
          <w:t>.</w:t>
        </w:r>
      </w:ins>
      <w:r w:rsidRPr="007C768D">
        <w:t xml:space="preserve"> This demonstrated that segregation for a loss of function allele at </w:t>
      </w:r>
      <w:r w:rsidRPr="00262B1A">
        <w:rPr>
          <w:i/>
        </w:rPr>
        <w:t>su1</w:t>
      </w:r>
      <w:r w:rsidRPr="007C768D">
        <w:t>, on the cob, affected the levels of P, S, K, Ca, Mn, Fe, As, Se, and Rb in the seed</w:t>
      </w:r>
      <w:del w:id="558" w:author="rob" w:date="2018-08-12T15:20:00Z">
        <w:r w:rsidRPr="009E6F05">
          <w:fldChar w:fldCharType="begin" w:fldLock="1"/>
        </w:r>
        <w:r>
          <w:del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delInstrText>
        </w:r>
        <w:r w:rsidRPr="009E6F05">
          <w:fldChar w:fldCharType="separate"/>
        </w:r>
        <w:r w:rsidRPr="0018603E">
          <w:rPr>
            <w:noProof/>
          </w:rPr>
          <w:delText>[58]</w:delText>
        </w:r>
        <w:r w:rsidRPr="009E6F05">
          <w:fldChar w:fldCharType="end"/>
        </w:r>
        <w:r w:rsidRPr="007C768D">
          <w:delText>.</w:delText>
        </w:r>
      </w:del>
      <w:ins w:id="559" w:author="rob" w:date="2018-08-12T15:20:00Z">
        <w:r w:rsidRPr="009E6F05">
          <w:fldChar w:fldCharType="begin" w:fldLock="1"/>
        </w:r>
        <w:r w:rsidR="00A01009">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 (Baxter et al., 2014)","plainTextFormattedCitation":" (Baxter et al., 2014)","previouslyFormattedCitation":"(Baxter et al., 2014)"},"properties":{"noteIndex":0},"schema":"https://github.com/citation-style-language/schema/raw/master/csl-citation.json"}</w:instrText>
        </w:r>
        <w:r w:rsidRPr="009E6F05">
          <w:fldChar w:fldCharType="separate"/>
        </w:r>
        <w:r w:rsidR="00A01009" w:rsidRPr="00A01009">
          <w:rPr>
            <w:noProof/>
          </w:rPr>
          <w:t xml:space="preserve"> (Baxter et al., 2014)</w:t>
        </w:r>
        <w:r w:rsidRPr="009E6F05">
          <w:fldChar w:fldCharType="end"/>
        </w:r>
        <w:r w:rsidRPr="007C768D">
          <w:t>.</w:t>
        </w:r>
      </w:ins>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 xml:space="preserve">ionome, or known to be impacted by the ionome, were identified within this HPO set. For example, GRMZM2G327406, encodes </w:t>
      </w:r>
      <w:r>
        <w:lastRenderedPageBreak/>
        <w:t>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CE188EB" w:rsidR="00C429E1" w:rsidRDefault="00A7235E" w:rsidP="001C401A">
      <w:pPr>
        <w:spacing w:line="360" w:lineRule="auto"/>
      </w:pPr>
      <w:r>
        <w:t>Based on</w:t>
      </w:r>
      <w:r w:rsidRPr="00B750E1">
        <w:t xml:space="preserve"> the work of Chao et al.</w:t>
      </w:r>
      <w:r>
        <w:t xml:space="preserve"> </w:t>
      </w:r>
      <w:del w:id="560" w:author="rob" w:date="2018-08-12T15:20:00Z">
        <w:r>
          <w:delText xml:space="preserve">in </w:delText>
        </w:r>
        <w:r w:rsidRPr="00852BDB">
          <w:rPr>
            <w:i/>
          </w:rPr>
          <w:delText>Arabidopsis</w:delText>
        </w:r>
        <w:r>
          <w:delText>,</w:delText>
        </w:r>
        <w:r w:rsidRPr="00B750E1">
          <w:delText xml:space="preserve"> alterations in cell size and cell division in the root are expected to have effects on K accumulation in leaves</w:delText>
        </w:r>
        <w:r>
          <w:fldChar w:fldCharType="begin" w:fldLock="1"/>
        </w:r>
        <w:r>
          <w:del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delInstrText>
        </w:r>
        <w:r>
          <w:fldChar w:fldCharType="separate"/>
        </w:r>
        <w:r w:rsidRPr="00EA432F">
          <w:rPr>
            <w:noProof/>
          </w:rPr>
          <w:delText>[45]</w:delText>
        </w:r>
        <w:r>
          <w:fldChar w:fldCharType="end"/>
        </w:r>
        <w:r w:rsidRPr="00B750E1">
          <w:delText>.</w:delText>
        </w:r>
      </w:del>
      <w:ins w:id="561" w:author="rob" w:date="2018-08-12T15:20:00Z">
        <w:r>
          <w:t xml:space="preserve">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A01009">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Chao et al., 2011)"},"properties":{"noteIndex":0},"schema":"https://github.com/citation-style-language/schema/raw/master/csl-citation.json"}</w:instrText>
        </w:r>
        <w:r>
          <w:fldChar w:fldCharType="separate"/>
        </w:r>
        <w:r w:rsidR="00A01009" w:rsidRPr="00A01009">
          <w:rPr>
            <w:noProof/>
          </w:rPr>
          <w:t xml:space="preserve"> (Chao et al., 2011)</w:t>
        </w:r>
        <w:r>
          <w:fldChar w:fldCharType="end"/>
        </w:r>
        <w:r w:rsidRPr="00B750E1">
          <w:t>.</w:t>
        </w:r>
      </w:ins>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 xml:space="preserve">Several annotated transporters were identified in the HPO sets for multiple elements: a putative sulfate transporter (GRMZM2G444801; ZmRoot-K), a cationic amino acid </w:t>
      </w:r>
      <w:r>
        <w:lastRenderedPageBreak/>
        <w:t>transporter (AC207755.3_FG005; ZmPAN-Cd, ZmPAN-Mo), and an inositol transporter (GRMZM2G142063; ZmRoot-Fe, ZmRoot-Cd, ZmRoot-Sr).</w:t>
      </w:r>
    </w:p>
    <w:p w14:paraId="371450F8" w14:textId="3073AD7F" w:rsidR="00A26D91" w:rsidRPr="00D6748B" w:rsidRDefault="00730EEA" w:rsidP="001C401A">
      <w:pPr>
        <w:spacing w:line="360" w:lineRule="auto"/>
      </w:pPr>
      <w:del w:id="562" w:author="rob" w:date="2018-08-12T15:20:00Z">
        <w:r>
          <w:delText>Cadmium is well measured by ICP-MS and affected by substantial genetic variance</w:delText>
        </w:r>
        <w:r>
          <w:fldChar w:fldCharType="begin" w:fldLock="1"/>
        </w:r>
        <w:r>
          <w:del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delInstrText>
        </w:r>
        <w:r>
          <w:fldChar w:fldCharType="separate"/>
        </w:r>
        <w:r w:rsidRPr="00EA432F">
          <w:rPr>
            <w:noProof/>
          </w:rPr>
          <w:delText>[43]</w:delText>
        </w:r>
        <w:r>
          <w:fldChar w:fldCharType="end"/>
        </w:r>
        <w:r>
          <w:delText xml:space="preserve">. We detected the largest number of HPO candidate genes for Cd (209 genes; see </w:delText>
        </w:r>
      </w:del>
      <w:ins w:id="563" w:author="rob" w:date="2018-08-12T15:20:00Z">
        <w:r>
          <w:t>Cadmium is well measured by ICP-MS and affected by substantial genetic variance</w:t>
        </w:r>
        <w:r>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 (Ziegler et al., 2017)","plainTextFormattedCitation":" (Ziegler et al., 2017)","previouslyFormattedCitation":"(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We detected the largest number of HPO candidate genes for Cd (209 genes; see </w:t>
        </w:r>
      </w:ins>
      <w:r>
        <w:fldChar w:fldCharType="begin"/>
      </w:r>
      <w:r>
        <w:instrText xml:space="preserve"> REF _Ref485996339 \h  \* MERGEFORMAT </w:instrText>
      </w:r>
      <w:r>
        <w:fldChar w:fldCharType="separate"/>
      </w:r>
      <w:r w:rsidR="00D30974">
        <w:t>Figure 6</w:t>
      </w:r>
      <w:r>
        <w:fldChar w:fldCharType="end"/>
      </w:r>
      <w:del w:id="564" w:author="rob" w:date="2018-08-12T15:20:00Z">
        <w:r>
          <w:delText xml:space="preserve">). Among these were the maize </w:delText>
        </w:r>
        <w:r w:rsidRPr="00262B1A">
          <w:rPr>
            <w:i/>
          </w:rPr>
          <w:delText>glossy2</w:delText>
        </w:r>
        <w:r>
          <w:delText xml:space="preserve"> gene (GRMZM2G098239; ZmPAN-Cd), which is responsible for a step in the biosynthesis of hydrophobic barriers</w:delText>
        </w:r>
        <w:r>
          <w:fldChar w:fldCharType="begin" w:fldLock="1"/>
        </w:r>
        <w:r>
          <w:del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delInstrText>
        </w:r>
        <w:r>
          <w:fldChar w:fldCharType="separate"/>
        </w:r>
        <w:r w:rsidRPr="0018603E">
          <w:rPr>
            <w:noProof/>
          </w:rPr>
          <w:delText>[61]</w:delText>
        </w:r>
        <w:r>
          <w:fldChar w:fldCharType="end"/>
        </w:r>
        <w:r w:rsidRPr="00E7352B">
          <w:delText>.</w:delText>
        </w:r>
        <w:r>
          <w:delText xml:space="preserve"> This implicates the biosynthesis and deposition of hydrophobic molecules in accumulation of ions and may point to root processes, rather than epicuticular waxes deposition, as the primary mode by which these genes may affect water dynamics. An </w:delText>
        </w:r>
        <w:r w:rsidRPr="002E4DCD">
          <w:delText>ARR1</w:delText>
        </w:r>
        <w:r>
          <w:delText xml:space="preserve">-like gene, GRMZM2G067702, was also an HPO gene associated with Cd (ZmRoot). Previous work has shown that ARR genes from </w:delText>
        </w:r>
        <w:r w:rsidRPr="00632B41">
          <w:rPr>
            <w:i/>
          </w:rPr>
          <w:delText>Arabidopsis</w:delText>
        </w:r>
        <w:r>
          <w:delText xml:space="preserve"> are expressed in the stele, where they regulate the activity of </w:delText>
        </w:r>
        <w:r w:rsidRPr="002E4DCD">
          <w:delText>HKT1</w:delText>
        </w:r>
        <w:r>
          <w:fldChar w:fldCharType="begin" w:fldLock="1"/>
        </w:r>
        <w:r>
          <w:del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delInstrText>
        </w:r>
        <w:r>
          <w:fldChar w:fldCharType="separate"/>
        </w:r>
        <w:r w:rsidRPr="0018603E">
          <w:rPr>
            <w:noProof/>
          </w:rPr>
          <w:delText>[62]</w:delText>
        </w:r>
        <w:r>
          <w:fldChar w:fldCharType="end"/>
        </w:r>
        <w:r>
          <w:delText>. This gene was expressed at the highest level in th</w:delText>
        </w:r>
        <w:r w:rsidR="00F52A7B">
          <w:delText>e stele at 3 days after sowing.</w:delText>
        </w:r>
      </w:del>
      <w:ins w:id="565" w:author="rob" w:date="2018-08-12T15:20:00Z">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A01009">
          <w:instrText>ADDIN CSL_CITATION {"citationItems":[{"id":"ITEM-1","itemData":{"DOI":"10.1046/j.1365-313X.1995.8060907.x","ISSN":"1365313X","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ring","given":"Hans???Peter ???P","non-dropping-particle":"","parse-names":false,"suffix":""}],"container-title":"The Plant Journal","id":"ITEM-1","issue":"6","issued":{"date-parts":[["1995"]]},"page":"907-917","title":"Transposon tagging of the maize Glossy2 locus with the transposable element En/Spm","type":"article","volume":"8"},"uris":["http://www.mendeley.com/documents/?uuid=c5bd06b2-c1dc-4890-952f-8a31e7be3b71","http://www.mendeley.com/documents/?uuid=281da483-f35e-4cc6-82cd-ffaaa90eff22"]}],"mendeley":{"formattedCitation":" (Tacke et al., 1995)","plainTextFormattedCitation":" (Tacke et al., 1995)","previouslyFormattedCitation":"(Tacke et al., 1995)"},"properties":{"noteIndex":0},"schema":"https://github.com/citation-style-language/schema/raw/master/csl-citation.json"}</w:instrText>
        </w:r>
        <w:r>
          <w:fldChar w:fldCharType="separate"/>
        </w:r>
        <w:r w:rsidR="00A01009" w:rsidRPr="00A01009">
          <w:rPr>
            <w:noProof/>
          </w:rPr>
          <w:t xml:space="preserve"> (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A01009">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 (Mason et al., 2010)","plainTextFormattedCitation":" (Mason et al., 2010)","previouslyFormattedCitation":"(Mason et al., 2010)"},"properties":{"noteIndex":0},"schema":"https://github.com/citation-style-language/schema/raw/master/csl-citation.json"}</w:instrText>
        </w:r>
        <w:r>
          <w:fldChar w:fldCharType="separate"/>
        </w:r>
        <w:r w:rsidR="00A01009" w:rsidRPr="00A01009">
          <w:rPr>
            <w:noProof/>
          </w:rPr>
          <w:t xml:space="preserve"> (Mason et al., 2010)</w:t>
        </w:r>
        <w:r>
          <w:fldChar w:fldCharType="end"/>
        </w:r>
        <w:r>
          <w:t>. This gene was expressed at the highest level in th</w:t>
        </w:r>
        <w:r w:rsidR="00F52A7B">
          <w:t>e stele at 3 days after sowing.</w:t>
        </w:r>
      </w:ins>
    </w:p>
    <w:sectPr w:rsidR="00A26D91" w:rsidRPr="00D6748B" w:rsidSect="0078713F">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rob" w:date="2018-08-12T15:24:00Z" w:initials="r">
    <w:p w14:paraId="5EB95720" w14:textId="55A2DCBD" w:rsidR="004A260F" w:rsidRDefault="004A260F">
      <w:pPr>
        <w:pStyle w:val="CommentText"/>
      </w:pPr>
      <w:r>
        <w:rPr>
          <w:rStyle w:val="CommentReference"/>
        </w:rPr>
        <w:annotationRef/>
      </w:r>
      <w:r>
        <w:t>Citations added to refer to plant co-expression work.</w:t>
      </w:r>
    </w:p>
  </w:comment>
  <w:comment w:id="54" w:author="rob" w:date="2018-08-12T15:27:00Z" w:initials="r">
    <w:p w14:paraId="5FC63565" w14:textId="2FA0A2B4" w:rsidR="004A260F" w:rsidRDefault="004A260F">
      <w:pPr>
        <w:pStyle w:val="CommentText"/>
      </w:pPr>
      <w:r>
        <w:rPr>
          <w:rStyle w:val="CommentReference"/>
        </w:rPr>
        <w:annotationRef/>
      </w:r>
      <w:r>
        <w:t>Text was condensed and moved to discussion.</w:t>
      </w:r>
    </w:p>
  </w:comment>
  <w:comment w:id="72" w:author="rob" w:date="2018-08-12T15:29:00Z" w:initials="r">
    <w:p w14:paraId="05B6C4F3" w14:textId="4C6412A1" w:rsidR="004A260F" w:rsidRDefault="004A260F">
      <w:pPr>
        <w:pStyle w:val="CommentText"/>
      </w:pPr>
      <w:r>
        <w:rPr>
          <w:rStyle w:val="CommentReference"/>
        </w:rPr>
        <w:annotationRef/>
      </w:r>
      <w:r>
        <w:t>Text added to compare/contrast with published co-expression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95720" w15:done="0"/>
  <w15:commentEx w15:paraId="5FC63565" w15:done="0"/>
  <w15:commentEx w15:paraId="05B6C4F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59B54" w14:textId="77777777" w:rsidR="004A260F" w:rsidRDefault="004A260F" w:rsidP="006804EA">
      <w:r>
        <w:separator/>
      </w:r>
    </w:p>
  </w:endnote>
  <w:endnote w:type="continuationSeparator" w:id="0">
    <w:p w14:paraId="5EE2A91D" w14:textId="77777777" w:rsidR="004A260F" w:rsidRDefault="004A260F" w:rsidP="006804EA">
      <w:r>
        <w:continuationSeparator/>
      </w:r>
    </w:p>
  </w:endnote>
  <w:endnote w:type="continuationNotice" w:id="1">
    <w:p w14:paraId="7064774A" w14:textId="77777777" w:rsidR="004A260F" w:rsidRDefault="004A26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02097FAC" w:rsidR="004A260F" w:rsidRDefault="004A260F" w:rsidP="006804EA">
        <w:pPr>
          <w:pStyle w:val="Footer"/>
        </w:pPr>
        <w:r>
          <w:fldChar w:fldCharType="begin"/>
        </w:r>
        <w:r w:rsidRPr="006A5509">
          <w:instrText xml:space="preserve"> PAGE   \* MERGEFORMAT </w:instrText>
        </w:r>
        <w:r>
          <w:fldChar w:fldCharType="separate"/>
        </w:r>
        <w:r w:rsidR="00131BA0">
          <w:rPr>
            <w:noProof/>
          </w:rPr>
          <w:t>35</w:t>
        </w:r>
        <w:r>
          <w:rPr>
            <w:noProof/>
          </w:rPr>
          <w:fldChar w:fldCharType="end"/>
        </w:r>
      </w:p>
    </w:sdtContent>
  </w:sdt>
  <w:p w14:paraId="1B93D360" w14:textId="77777777" w:rsidR="004A260F" w:rsidRDefault="004A260F"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52CBC" w14:textId="77777777" w:rsidR="004A260F" w:rsidRDefault="004A260F" w:rsidP="006804EA">
      <w:r>
        <w:separator/>
      </w:r>
    </w:p>
  </w:footnote>
  <w:footnote w:type="continuationSeparator" w:id="0">
    <w:p w14:paraId="65F88A12" w14:textId="77777777" w:rsidR="004A260F" w:rsidRDefault="004A260F" w:rsidP="006804EA">
      <w:r>
        <w:continuationSeparator/>
      </w:r>
    </w:p>
  </w:footnote>
  <w:footnote w:type="continuationNotice" w:id="1">
    <w:p w14:paraId="4452DC9B" w14:textId="77777777" w:rsidR="004A260F" w:rsidRDefault="004A260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1B6FA5" w14:textId="77777777" w:rsidR="004A260F" w:rsidRDefault="004A26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043"/>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357"/>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EEB"/>
    <w:rsid w:val="00063F15"/>
    <w:rsid w:val="00063FFE"/>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69A9"/>
    <w:rsid w:val="000A6CA6"/>
    <w:rsid w:val="000A6DE7"/>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221"/>
    <w:rsid w:val="000B6E8F"/>
    <w:rsid w:val="000B6EA4"/>
    <w:rsid w:val="000B6FDB"/>
    <w:rsid w:val="000B728A"/>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0F8C"/>
    <w:rsid w:val="000E13D5"/>
    <w:rsid w:val="000E1563"/>
    <w:rsid w:val="000E18F6"/>
    <w:rsid w:val="000E1BDE"/>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0F3"/>
    <w:rsid w:val="00122466"/>
    <w:rsid w:val="00123037"/>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1BA0"/>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0F5"/>
    <w:rsid w:val="00163340"/>
    <w:rsid w:val="001634B8"/>
    <w:rsid w:val="001635B0"/>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91A"/>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53C7"/>
    <w:rsid w:val="001F62A5"/>
    <w:rsid w:val="001F66B4"/>
    <w:rsid w:val="001F6D09"/>
    <w:rsid w:val="001F7B5A"/>
    <w:rsid w:val="001F7C8B"/>
    <w:rsid w:val="00200098"/>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03"/>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4D5A"/>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3E69"/>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39E"/>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3C6"/>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35"/>
    <w:rsid w:val="003962B7"/>
    <w:rsid w:val="003964FE"/>
    <w:rsid w:val="00396956"/>
    <w:rsid w:val="00396B17"/>
    <w:rsid w:val="00397205"/>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3BB"/>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6E74"/>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4FA"/>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0F"/>
    <w:rsid w:val="004A2622"/>
    <w:rsid w:val="004A281A"/>
    <w:rsid w:val="004A2CB3"/>
    <w:rsid w:val="004A3458"/>
    <w:rsid w:val="004A37A2"/>
    <w:rsid w:val="004A3B90"/>
    <w:rsid w:val="004A497C"/>
    <w:rsid w:val="004A4F04"/>
    <w:rsid w:val="004A58D6"/>
    <w:rsid w:val="004A58F6"/>
    <w:rsid w:val="004A62BD"/>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F7"/>
    <w:rsid w:val="004E7C60"/>
    <w:rsid w:val="004F010A"/>
    <w:rsid w:val="004F04ED"/>
    <w:rsid w:val="004F05A5"/>
    <w:rsid w:val="004F0FE1"/>
    <w:rsid w:val="004F118D"/>
    <w:rsid w:val="004F2119"/>
    <w:rsid w:val="004F243E"/>
    <w:rsid w:val="004F247B"/>
    <w:rsid w:val="004F28A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0F93"/>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6B7E"/>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237F"/>
    <w:rsid w:val="005A3DE3"/>
    <w:rsid w:val="005A3E55"/>
    <w:rsid w:val="005A3EDE"/>
    <w:rsid w:val="005A419E"/>
    <w:rsid w:val="005A49F6"/>
    <w:rsid w:val="005A4C13"/>
    <w:rsid w:val="005A518D"/>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8E3"/>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ACB"/>
    <w:rsid w:val="0061500D"/>
    <w:rsid w:val="006151DF"/>
    <w:rsid w:val="00616384"/>
    <w:rsid w:val="0061641F"/>
    <w:rsid w:val="00616577"/>
    <w:rsid w:val="0061690A"/>
    <w:rsid w:val="00616CDD"/>
    <w:rsid w:val="006201C1"/>
    <w:rsid w:val="0062107A"/>
    <w:rsid w:val="00621242"/>
    <w:rsid w:val="00621FD9"/>
    <w:rsid w:val="00622A75"/>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1BC6"/>
    <w:rsid w:val="006421B3"/>
    <w:rsid w:val="006427B6"/>
    <w:rsid w:val="0064292F"/>
    <w:rsid w:val="00642E15"/>
    <w:rsid w:val="00643C15"/>
    <w:rsid w:val="00644366"/>
    <w:rsid w:val="006447DC"/>
    <w:rsid w:val="00644995"/>
    <w:rsid w:val="00644C0B"/>
    <w:rsid w:val="006454D8"/>
    <w:rsid w:val="00645B11"/>
    <w:rsid w:val="00645C25"/>
    <w:rsid w:val="00645D3E"/>
    <w:rsid w:val="00645ECB"/>
    <w:rsid w:val="0064632D"/>
    <w:rsid w:val="00646361"/>
    <w:rsid w:val="0064661C"/>
    <w:rsid w:val="00647E25"/>
    <w:rsid w:val="0065007C"/>
    <w:rsid w:val="006506D7"/>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09B0"/>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7F0"/>
    <w:rsid w:val="007018AE"/>
    <w:rsid w:val="0070199A"/>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4B14"/>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001"/>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687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2CA2"/>
    <w:rsid w:val="008332B2"/>
    <w:rsid w:val="0083335D"/>
    <w:rsid w:val="00833A48"/>
    <w:rsid w:val="00834339"/>
    <w:rsid w:val="0083433C"/>
    <w:rsid w:val="0083582C"/>
    <w:rsid w:val="0083598C"/>
    <w:rsid w:val="00835CC2"/>
    <w:rsid w:val="008363C2"/>
    <w:rsid w:val="008368DE"/>
    <w:rsid w:val="00836E56"/>
    <w:rsid w:val="008374DE"/>
    <w:rsid w:val="0084012C"/>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2DF6"/>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0FB"/>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CE9"/>
    <w:rsid w:val="009E5EE0"/>
    <w:rsid w:val="009E626F"/>
    <w:rsid w:val="009E6DD5"/>
    <w:rsid w:val="009E6F05"/>
    <w:rsid w:val="009E7283"/>
    <w:rsid w:val="009E7663"/>
    <w:rsid w:val="009E7937"/>
    <w:rsid w:val="009E7D32"/>
    <w:rsid w:val="009F0070"/>
    <w:rsid w:val="009F0240"/>
    <w:rsid w:val="009F0F98"/>
    <w:rsid w:val="009F16E3"/>
    <w:rsid w:val="009F2658"/>
    <w:rsid w:val="009F27B8"/>
    <w:rsid w:val="009F36E1"/>
    <w:rsid w:val="009F39E2"/>
    <w:rsid w:val="009F3F31"/>
    <w:rsid w:val="009F46C6"/>
    <w:rsid w:val="009F4E3A"/>
    <w:rsid w:val="009F4F79"/>
    <w:rsid w:val="009F5802"/>
    <w:rsid w:val="009F5D22"/>
    <w:rsid w:val="009F6411"/>
    <w:rsid w:val="009F6A66"/>
    <w:rsid w:val="009F6A9B"/>
    <w:rsid w:val="009F72DB"/>
    <w:rsid w:val="00A000B3"/>
    <w:rsid w:val="00A00326"/>
    <w:rsid w:val="00A01009"/>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318"/>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4F2"/>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2E4"/>
    <w:rsid w:val="00AE2A83"/>
    <w:rsid w:val="00AE2D99"/>
    <w:rsid w:val="00AE2F07"/>
    <w:rsid w:val="00AE349B"/>
    <w:rsid w:val="00AE37E6"/>
    <w:rsid w:val="00AE39AD"/>
    <w:rsid w:val="00AE426E"/>
    <w:rsid w:val="00AE4480"/>
    <w:rsid w:val="00AE4561"/>
    <w:rsid w:val="00AE493A"/>
    <w:rsid w:val="00AE503D"/>
    <w:rsid w:val="00AE536E"/>
    <w:rsid w:val="00AE58B8"/>
    <w:rsid w:val="00AE60B0"/>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217"/>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1AB9"/>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2E3"/>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BAE"/>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1BF2"/>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D0E"/>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2EBE"/>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6EE1"/>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39"/>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ACC"/>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6069"/>
    <w:rsid w:val="00DC6180"/>
    <w:rsid w:val="00DC6E17"/>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5D2A"/>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60B"/>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53"/>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E28"/>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6F30"/>
    <w:rsid w:val="00F974DA"/>
    <w:rsid w:val="00F97B42"/>
    <w:rsid w:val="00FA0915"/>
    <w:rsid w:val="00FA09A3"/>
    <w:rsid w:val="00FA0A1D"/>
    <w:rsid w:val="00FA0BF1"/>
    <w:rsid w:val="00FA0EFA"/>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57E2"/>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9ECD92E"/>
  <w15:docId w15:val="{A4EFBBA7-DF04-4503-A7F3-52AB02D09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021043"/>
    <w:pPr>
      <w:keepNext/>
      <w:keepLines/>
      <w:spacing w:before="40" w:after="0" w:line="360" w:lineRule="auto"/>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BF2EBE"/>
    <w:pPr>
      <w:keepNext/>
      <w:keepLines/>
      <w:spacing w:before="40" w:after="0"/>
      <w:jc w:val="left"/>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8A735C"/>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BF2EBE"/>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header" Target="header1.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F6DEF8-413F-4F22-BC36-6A428AAC0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62</Pages>
  <Words>87929</Words>
  <Characters>501198</Characters>
  <Application>Microsoft Office Word</Application>
  <DocSecurity>0</DocSecurity>
  <Lines>4176</Lines>
  <Paragraphs>1175</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587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6</cp:revision>
  <cp:lastPrinted>2017-11-17T22:34:00Z</cp:lastPrinted>
  <dcterms:created xsi:type="dcterms:W3CDTF">2018-08-12T20:58:00Z</dcterms:created>
  <dcterms:modified xsi:type="dcterms:W3CDTF">2018-08-14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csl.mendeley.com/styles/2455131/GenomeBiology-Rob</vt:lpwstr>
  </property>
  <property fmtid="{D5CDD505-2E9C-101B-9397-08002B2CF9AE}" pid="12" name="Mendeley Recent Style Name 4_1">
    <vt:lpwstr>Genome Biology -- Rob Schaefer</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the-plant-cell</vt:lpwstr>
  </property>
  <property fmtid="{D5CDD505-2E9C-101B-9397-08002B2CF9AE}" pid="20" name="Mendeley Recent Style Name 8_1">
    <vt:lpwstr>The Plant Cell</vt:lpwstr>
  </property>
  <property fmtid="{D5CDD505-2E9C-101B-9397-08002B2CF9AE}" pid="21" name="Mendeley Recent Style Id 9_1">
    <vt:lpwstr>http://csl.mendeley.com/styles/2455131/the-plant-cell-with-space</vt:lpwstr>
  </property>
  <property fmtid="{D5CDD505-2E9C-101B-9397-08002B2CF9AE}" pid="22" name="Mendeley Recent Style Name 9_1">
    <vt:lpwstr>The Plant Cell - Rob Schaefer</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the-plant-cell-with-space</vt:lpwstr>
  </property>
</Properties>
</file>